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904911" w14:textId="77777777" w:rsidR="00AC1303" w:rsidRPr="00D209CE" w:rsidRDefault="00AC1303" w:rsidP="00AC1303">
      <w:pPr>
        <w:pStyle w:val="Heading1"/>
        <w:rPr>
          <w:sz w:val="24"/>
          <w:szCs w:val="24"/>
        </w:rPr>
      </w:pPr>
      <w:bookmarkStart w:id="0" w:name="_Toc139537138"/>
      <w:r w:rsidRPr="00D209CE">
        <w:rPr>
          <w:sz w:val="24"/>
          <w:szCs w:val="24"/>
        </w:rPr>
        <w:t>DAFTAR PUSTAKA</w:t>
      </w:r>
      <w:bookmarkEnd w:id="0"/>
    </w:p>
    <w:p w14:paraId="484FED56" w14:textId="77777777" w:rsidR="00AC1303" w:rsidRDefault="00AC1303" w:rsidP="00AC1303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14:paraId="3D50E61E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E30EB3">
        <w:rPr>
          <w:rFonts w:ascii="Times New Roman" w:hAnsi="Times New Roman"/>
          <w:noProof/>
          <w:sz w:val="24"/>
          <w:szCs w:val="24"/>
        </w:rPr>
        <w:t xml:space="preserve">Amihud, Y., &amp; Mendelson, H. (1986). Asset pricing and the bid-ask spread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ournal of Financial Economics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17</w:t>
      </w:r>
      <w:r w:rsidRPr="00E30EB3">
        <w:rPr>
          <w:rFonts w:ascii="Times New Roman" w:hAnsi="Times New Roman"/>
          <w:noProof/>
          <w:sz w:val="24"/>
          <w:szCs w:val="24"/>
        </w:rPr>
        <w:t>(2), 223–249. https://doi.org/10.1016/0304-405X(86)90065-6</w:t>
      </w:r>
    </w:p>
    <w:p w14:paraId="6398D9A0" w14:textId="77777777" w:rsidR="00AC1303" w:rsidRDefault="00AC1303" w:rsidP="00AC1303">
      <w:pPr>
        <w:autoSpaceDE w:val="0"/>
        <w:autoSpaceDN w:val="0"/>
        <w:adjustRightInd w:val="0"/>
        <w:spacing w:before="240" w:after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min, M. A. N. (2022). Analisis Potensi Abnormal Return Positif Terbesar Saham PT. Kalbe Farma Selama Pandemi Covid-19. </w:t>
      </w:r>
      <w:r>
        <w:rPr>
          <w:rFonts w:ascii="Times New Roman" w:hAnsi="Times New Roman"/>
          <w:i/>
          <w:iCs/>
          <w:noProof/>
          <w:sz w:val="24"/>
          <w:szCs w:val="24"/>
        </w:rPr>
        <w:t>Jurnal Valuasi: Jurnal Ilmiah Ilmu Manajemen Dan Kewirausahaan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/>
          <w:noProof/>
          <w:sz w:val="24"/>
          <w:szCs w:val="24"/>
        </w:rPr>
        <w:t>(February 2021), 223–233. https://doi.org/https://doi.org/10.46306/vls.v2i1.93</w:t>
      </w:r>
    </w:p>
    <w:p w14:paraId="79E1A8F6" w14:textId="77777777" w:rsidR="00AC1303" w:rsidRDefault="00AC1303" w:rsidP="00AC1303">
      <w:pPr>
        <w:autoSpaceDE w:val="0"/>
        <w:autoSpaceDN w:val="0"/>
        <w:adjustRightInd w:val="0"/>
        <w:spacing w:after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min, M. A. N. (2022). Reaksi Pasar atas Pengumuman Dividen PT . Kalbe Farma saat Pandemi. </w:t>
      </w:r>
      <w:r>
        <w:rPr>
          <w:rFonts w:ascii="Times New Roman" w:hAnsi="Times New Roman"/>
          <w:i/>
          <w:iCs/>
          <w:noProof/>
          <w:sz w:val="24"/>
          <w:szCs w:val="24"/>
        </w:rPr>
        <w:t>Ekonomi, Keuangan, Investasi Dan Syariah (EKUITAS)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/>
          <w:noProof/>
          <w:sz w:val="24"/>
          <w:szCs w:val="24"/>
        </w:rPr>
        <w:t>(4), 917–921. https://doi.org/10.47065/ekuitas.v3i4.1585</w:t>
      </w:r>
    </w:p>
    <w:p w14:paraId="611BDD67" w14:textId="77777777" w:rsidR="00AC1303" w:rsidRDefault="00AC1303" w:rsidP="00AC1303">
      <w:pPr>
        <w:autoSpaceDE w:val="0"/>
        <w:autoSpaceDN w:val="0"/>
        <w:adjustRightInd w:val="0"/>
        <w:spacing w:after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min, M. A. N. (2022). Analisis Abnormal Return dan Trading Volume Activity Sebelum dan Setelah Pengumuman Dividen PT.Kalbe Farma Saat Pandemi Covid-19. </w:t>
      </w:r>
      <w:r>
        <w:rPr>
          <w:rFonts w:ascii="Times New Roman" w:hAnsi="Times New Roman"/>
          <w:i/>
          <w:iCs/>
          <w:noProof/>
          <w:sz w:val="24"/>
          <w:szCs w:val="24"/>
        </w:rPr>
        <w:t>Creative Research Management Journal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/>
          <w:noProof/>
          <w:sz w:val="24"/>
          <w:szCs w:val="24"/>
        </w:rPr>
        <w:t>(1), 56–63. https://doi.org//doi.org/10.32663/crmj.v5i1.2461</w:t>
      </w:r>
    </w:p>
    <w:p w14:paraId="050991F6" w14:textId="77777777" w:rsidR="00AC1303" w:rsidRDefault="00AC1303" w:rsidP="00AC1303">
      <w:pPr>
        <w:autoSpaceDE w:val="0"/>
        <w:autoSpaceDN w:val="0"/>
        <w:adjustRightInd w:val="0"/>
        <w:spacing w:after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min, M. A. N., Indriasih, D., &amp; Utami, Y. (2022). Pemanfaatan Limbah Plastik Menjadi Kerajinantangan Bagi Ibu-Ibu PKK Desa Mejasem Barat, Kecamatan Keramat, Kabupaten Tegal. </w:t>
      </w:r>
      <w:r>
        <w:rPr>
          <w:rFonts w:ascii="Times New Roman" w:hAnsi="Times New Roman"/>
          <w:i/>
          <w:iCs/>
          <w:noProof/>
          <w:sz w:val="24"/>
          <w:szCs w:val="24"/>
        </w:rPr>
        <w:t>Jurnal Pengabdian Masyarakat Nusantara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/>
          <w:noProof/>
          <w:sz w:val="24"/>
          <w:szCs w:val="24"/>
        </w:rPr>
        <w:t>(2), 35–41. https://doi.org/https://doi.org/10.35870/jpmn.v2i1.580</w:t>
      </w:r>
    </w:p>
    <w:p w14:paraId="5B31402A" w14:textId="77777777" w:rsidR="00AC1303" w:rsidRDefault="00AC1303" w:rsidP="00AC1303">
      <w:pPr>
        <w:autoSpaceDE w:val="0"/>
        <w:autoSpaceDN w:val="0"/>
        <w:adjustRightInd w:val="0"/>
        <w:spacing w:after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min, M. A. N., &amp; Irawan, B. P. (2021). Apakah Buyback Stock dapat memberikan Keuntungan Tidak Normal saat Pandemi ? </w:t>
      </w:r>
      <w:r>
        <w:rPr>
          <w:rFonts w:ascii="Times New Roman" w:hAnsi="Times New Roman"/>
          <w:i/>
          <w:iCs/>
          <w:noProof/>
          <w:sz w:val="24"/>
          <w:szCs w:val="24"/>
        </w:rPr>
        <w:t>PERMANA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13</w:t>
      </w:r>
      <w:r>
        <w:rPr>
          <w:rFonts w:ascii="Times New Roman" w:hAnsi="Times New Roman"/>
          <w:noProof/>
          <w:sz w:val="24"/>
          <w:szCs w:val="24"/>
        </w:rPr>
        <w:t>(1), 46–59. https://doi.org/https://doi.org/10.24905/permana.v13i1.159</w:t>
      </w:r>
    </w:p>
    <w:p w14:paraId="0B777523" w14:textId="77777777" w:rsidR="00AC1303" w:rsidRDefault="00AC1303" w:rsidP="00AC1303">
      <w:pPr>
        <w:autoSpaceDE w:val="0"/>
        <w:autoSpaceDN w:val="0"/>
        <w:adjustRightInd w:val="0"/>
        <w:spacing w:after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Amin, M. A. N., &amp; Ramdhani, D. (2017). Analysis of Abnormal Return, Stock Return and Stock Liquidity Before and After Buyback Share: Case Study of Companies Listed in Indonesia Stock Exchange in Period of 2011-2015. </w:t>
      </w:r>
      <w:r>
        <w:rPr>
          <w:rFonts w:ascii="Times New Roman" w:hAnsi="Times New Roman"/>
          <w:i/>
          <w:iCs/>
          <w:noProof/>
          <w:sz w:val="24"/>
          <w:szCs w:val="24"/>
        </w:rPr>
        <w:t>Rjoas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11</w:t>
      </w:r>
      <w:r>
        <w:rPr>
          <w:rFonts w:ascii="Times New Roman" w:hAnsi="Times New Roman"/>
          <w:noProof/>
          <w:sz w:val="24"/>
          <w:szCs w:val="24"/>
        </w:rPr>
        <w:t>(November), 312–323. https://doi.org/https://doi.org/10.18551/rjoas.2017-11.37</w:t>
      </w:r>
    </w:p>
    <w:p w14:paraId="00D56615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color w:val="000000"/>
          <w:sz w:val="24"/>
          <w:szCs w:val="24"/>
        </w:rPr>
        <w:t xml:space="preserve">Amin, M. A. N., &amp; Yunita, E. A. (2022). Analisis Potensi Pajak Hotel dan Pajak Restoran Kabupaten Tegal di Tengah Pandemi. </w:t>
      </w:r>
      <w:r>
        <w:rPr>
          <w:rFonts w:ascii="Times New Roman" w:hAnsi="Times New Roman"/>
          <w:i/>
          <w:iCs/>
          <w:noProof/>
          <w:color w:val="000000"/>
          <w:sz w:val="24"/>
          <w:szCs w:val="24"/>
        </w:rPr>
        <w:t>INOVASI : Jurnal Ekonomi , Keuangan Dan Manajemen</w:t>
      </w:r>
      <w:r>
        <w:rPr>
          <w:rFonts w:ascii="Times New Roman" w:hAnsi="Times New Roman"/>
          <w:noProof/>
          <w:color w:val="000000"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color w:val="000000"/>
          <w:sz w:val="24"/>
          <w:szCs w:val="24"/>
        </w:rPr>
        <w:t>18</w:t>
      </w:r>
      <w:r>
        <w:rPr>
          <w:rFonts w:ascii="Times New Roman" w:hAnsi="Times New Roman"/>
          <w:noProof/>
          <w:color w:val="000000"/>
          <w:sz w:val="24"/>
          <w:szCs w:val="24"/>
        </w:rPr>
        <w:t xml:space="preserve">(2), 232–240. </w:t>
      </w:r>
      <w:r w:rsidRPr="00350CB6">
        <w:rPr>
          <w:rFonts w:ascii="Times New Roman" w:hAnsi="Times New Roman"/>
          <w:noProof/>
          <w:sz w:val="24"/>
          <w:szCs w:val="24"/>
        </w:rPr>
        <w:t>https://doi.org/dx.doi.org/10.29264/jinv.v18i2.10551</w:t>
      </w:r>
    </w:p>
    <w:p w14:paraId="15B9E71C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Andriyani, I., Noviantoro, D., &amp; Kurniawati, D. (2021). Analisis Pengaruh Bid Ask Spread, Market Value dan Earning Per Share Terhadap Holding Period Saham Perusahaan LQ45 di Bursa Efek Indonesia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Aplikasi Manajemen Dan Binis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E30EB3">
        <w:rPr>
          <w:rFonts w:ascii="Times New Roman" w:hAnsi="Times New Roman"/>
          <w:noProof/>
          <w:sz w:val="24"/>
          <w:szCs w:val="24"/>
        </w:rPr>
        <w:t xml:space="preserve">(1), 2723–6056. </w:t>
      </w:r>
      <w:r w:rsidRPr="00E30EB3">
        <w:rPr>
          <w:rFonts w:ascii="Times New Roman" w:hAnsi="Times New Roman"/>
          <w:noProof/>
          <w:sz w:val="24"/>
          <w:szCs w:val="24"/>
        </w:rPr>
        <w:lastRenderedPageBreak/>
        <w:t>https://jurnal.polsri.ac.id/index.php/JAMB/article/view/3820</w:t>
      </w:r>
    </w:p>
    <w:p w14:paraId="17E3C87C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Ardana, Y., Fatrin, T. N., &amp; Wulandari, W. (2018). Faktor-faktor yang Mempengaruhi Holding Period Saham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Benefit: Jurnal Manajemen Dan Bisnis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E30EB3">
        <w:rPr>
          <w:rFonts w:ascii="Times New Roman" w:hAnsi="Times New Roman"/>
          <w:noProof/>
          <w:sz w:val="24"/>
          <w:szCs w:val="24"/>
        </w:rPr>
        <w:t>(1), 89. https://doi.org/10.23917/benefit.v3i1.6117</w:t>
      </w:r>
    </w:p>
    <w:p w14:paraId="188EFB94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Arifin, A. Z., &amp; Tanzil, T. G. (2008). Biaya Transaksi Dan Periode Pemegangan Saham Biasa Yang Terdaftar Di Bursa Efek Jakarta Periode 2002-2004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Siasat Bisnis</w:t>
      </w:r>
      <w:r w:rsidRPr="00E30EB3">
        <w:rPr>
          <w:rFonts w:ascii="Times New Roman" w:hAnsi="Times New Roman"/>
          <w:noProof/>
          <w:sz w:val="24"/>
          <w:szCs w:val="24"/>
        </w:rPr>
        <w:t>, 161–173. https://journal.uii.ac.id/JSB/article/view/2009</w:t>
      </w:r>
    </w:p>
    <w:p w14:paraId="40561347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Atkins, A. B., &amp; Dyl, E. A. (1997). Transactions Costs and Holding Periods for Common Stocks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The Journal of Finance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52</w:t>
      </w:r>
      <w:r w:rsidRPr="00E30EB3">
        <w:rPr>
          <w:rFonts w:ascii="Times New Roman" w:hAnsi="Times New Roman"/>
          <w:noProof/>
          <w:sz w:val="24"/>
          <w:szCs w:val="24"/>
        </w:rPr>
        <w:t>(1), 309. https://doi.org/10.2307/2329565</w:t>
      </w:r>
    </w:p>
    <w:p w14:paraId="412E56F5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Bodie, Z., Kane, A., &amp; Marcus, A. J. (2014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Investments, Tenth Edition</w:t>
      </w:r>
      <w:r w:rsidRPr="00E30EB3">
        <w:rPr>
          <w:rFonts w:ascii="Times New Roman" w:hAnsi="Times New Roman"/>
          <w:noProof/>
          <w:sz w:val="24"/>
          <w:szCs w:val="24"/>
        </w:rPr>
        <w:t>. McGraw-Hill Education. https://www.ptonline.com/articles/how-to-get-better-mfi-results</w:t>
      </w:r>
    </w:p>
    <w:p w14:paraId="29CAD42A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Darmadji, T., &amp; Fakhruddin, H. M. (2001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asar Modal di Indonesia</w:t>
      </w:r>
      <w:r w:rsidRPr="00E30EB3">
        <w:rPr>
          <w:rFonts w:ascii="Times New Roman" w:hAnsi="Times New Roman"/>
          <w:noProof/>
          <w:sz w:val="24"/>
          <w:szCs w:val="24"/>
        </w:rPr>
        <w:t>. Jakarta: Salemba Empat.</w:t>
      </w:r>
    </w:p>
    <w:p w14:paraId="653A1CF5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Darmadji, T., &amp; Fakhrudin. (2012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asar Modal di Indonesia Pendekatan Tanya Jawab</w:t>
      </w:r>
      <w:r w:rsidRPr="00E30EB3">
        <w:rPr>
          <w:rFonts w:ascii="Times New Roman" w:hAnsi="Times New Roman"/>
          <w:noProof/>
          <w:sz w:val="24"/>
          <w:szCs w:val="24"/>
        </w:rPr>
        <w:t xml:space="preserve"> (Edisi 3). Jakarta: Salemba Empat.</w:t>
      </w:r>
    </w:p>
    <w:p w14:paraId="0175CAB5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Fabozzi, F. J. (1999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anajemen Investasi</w:t>
      </w:r>
      <w:r w:rsidRPr="00E30EB3">
        <w:rPr>
          <w:rFonts w:ascii="Times New Roman" w:hAnsi="Times New Roman"/>
          <w:noProof/>
          <w:sz w:val="24"/>
          <w:szCs w:val="24"/>
        </w:rPr>
        <w:t>. Jakarta: Salemba Empat.</w:t>
      </w:r>
    </w:p>
    <w:p w14:paraId="1EEE4438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Fitriyah, F., &amp; Rahayu, Y. S. (2013). Variabel-Variabel Penentu Holding Periods Saham Syari’Ah Di Indonesia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El Muhasaba: Jurnal Akuntansi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E30EB3">
        <w:rPr>
          <w:rFonts w:ascii="Times New Roman" w:hAnsi="Times New Roman"/>
          <w:noProof/>
          <w:sz w:val="24"/>
          <w:szCs w:val="24"/>
        </w:rPr>
        <w:t>(1). https://doi.org/10.18860/em.v4i1.2327</w:t>
      </w:r>
    </w:p>
    <w:p w14:paraId="35BBD03E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Ghozali, I. (2020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5</w:t>
      </w:r>
      <w:r w:rsidRPr="00E30EB3">
        <w:rPr>
          <w:rFonts w:ascii="Times New Roman" w:hAnsi="Times New Roman"/>
          <w:noProof/>
          <w:sz w:val="24"/>
          <w:szCs w:val="24"/>
        </w:rPr>
        <w:t xml:space="preserve"> (9th ed.). </w:t>
      </w:r>
      <w:r>
        <w:rPr>
          <w:rFonts w:ascii="Times New Roman" w:hAnsi="Times New Roman"/>
          <w:noProof/>
          <w:sz w:val="24"/>
          <w:szCs w:val="24"/>
        </w:rPr>
        <w:t xml:space="preserve">Semarang: </w:t>
      </w:r>
      <w:r w:rsidRPr="00E30EB3">
        <w:rPr>
          <w:rFonts w:ascii="Times New Roman" w:hAnsi="Times New Roman"/>
          <w:noProof/>
          <w:sz w:val="24"/>
          <w:szCs w:val="24"/>
        </w:rPr>
        <w:t>Badan Penerbit Universitas Diponegoro.</w:t>
      </w:r>
    </w:p>
    <w:p w14:paraId="0130ACD6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Gregoriou, A., Ioannidis, C., &amp; Skerratt, L. (2005). Information asymmetry and the bid-ask spread: Evidence from the UK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ournal of Business Finance and Accounting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32</w:t>
      </w:r>
      <w:r w:rsidRPr="00E30EB3">
        <w:rPr>
          <w:rFonts w:ascii="Times New Roman" w:hAnsi="Times New Roman"/>
          <w:noProof/>
          <w:sz w:val="24"/>
          <w:szCs w:val="24"/>
        </w:rPr>
        <w:t>(9–10), 1801–1826. https://doi.org/10.1111/j.0306-686X.2005.00648.x</w:t>
      </w:r>
    </w:p>
    <w:p w14:paraId="4363427E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Gumanti, T. A. (2009). Teori Sinyal Dalam Manajemen Keuangan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anajemen Usahawan Indonesia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E30EB3">
        <w:rPr>
          <w:rFonts w:ascii="Times New Roman" w:hAnsi="Times New Roman"/>
          <w:noProof/>
          <w:sz w:val="24"/>
          <w:szCs w:val="24"/>
        </w:rPr>
        <w:t>(28), 4–13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bookmarkStart w:id="1" w:name="_Hlk141208091"/>
      <w:r>
        <w:rPr>
          <w:rFonts w:ascii="Times New Roman" w:hAnsi="Times New Roman"/>
          <w:noProof/>
          <w:sz w:val="24"/>
          <w:szCs w:val="24"/>
        </w:rPr>
        <w:t>https://www/researchgate.net/publication/265554191</w:t>
      </w:r>
      <w:bookmarkEnd w:id="1"/>
    </w:p>
    <w:p w14:paraId="51FAB0D1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Halim, A. (2005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Analisis Investasi</w:t>
      </w:r>
      <w:r w:rsidRPr="00E30EB3">
        <w:rPr>
          <w:rFonts w:ascii="Times New Roman" w:hAnsi="Times New Roman"/>
          <w:noProof/>
          <w:sz w:val="24"/>
          <w:szCs w:val="24"/>
        </w:rPr>
        <w:t xml:space="preserve"> (R. Untung (ed.); 2nd ed.). Jakarta: Salemba Empat.</w:t>
      </w:r>
    </w:p>
    <w:p w14:paraId="195E2D73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Halim, A. (2015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anajemen Keuangan Bisnis: Konsep dan Aplikasinya</w:t>
      </w:r>
      <w:r w:rsidRPr="00E30EB3">
        <w:rPr>
          <w:rFonts w:ascii="Times New Roman" w:hAnsi="Times New Roman"/>
          <w:noProof/>
          <w:sz w:val="24"/>
          <w:szCs w:val="24"/>
        </w:rPr>
        <w:t xml:space="preserve"> (Pertama). </w:t>
      </w:r>
      <w:r>
        <w:rPr>
          <w:rFonts w:ascii="Times New Roman" w:hAnsi="Times New Roman"/>
          <w:noProof/>
          <w:sz w:val="24"/>
          <w:szCs w:val="24"/>
        </w:rPr>
        <w:t xml:space="preserve">Jakarta: </w:t>
      </w:r>
      <w:r w:rsidRPr="00E30EB3">
        <w:rPr>
          <w:rFonts w:ascii="Times New Roman" w:hAnsi="Times New Roman"/>
          <w:noProof/>
          <w:sz w:val="24"/>
          <w:szCs w:val="24"/>
        </w:rPr>
        <w:t>Mitra Wacana Media.</w:t>
      </w:r>
    </w:p>
    <w:p w14:paraId="4D02615B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lastRenderedPageBreak/>
        <w:t xml:space="preserve">Hartono, J. (2017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Dasar-dasar Teori Portofolio dan Analisis Investasi</w:t>
      </w:r>
      <w:r w:rsidRPr="00E30EB3">
        <w:rPr>
          <w:rFonts w:ascii="Times New Roman" w:hAnsi="Times New Roman"/>
          <w:noProof/>
          <w:sz w:val="24"/>
          <w:szCs w:val="24"/>
        </w:rPr>
        <w:t>. Yogyakarta: UUP, AMP YKPN.</w:t>
      </w:r>
    </w:p>
    <w:p w14:paraId="6F5DABF5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8B46B9">
        <w:rPr>
          <w:rFonts w:ascii="Times New Roman" w:hAnsi="Times New Roman"/>
          <w:noProof/>
          <w:sz w:val="24"/>
          <w:szCs w:val="24"/>
        </w:rPr>
        <w:t xml:space="preserve">Herlianto, D. (2013). </w:t>
      </w:r>
      <w:r w:rsidRPr="008B46B9">
        <w:rPr>
          <w:rFonts w:ascii="Times New Roman" w:hAnsi="Times New Roman"/>
          <w:i/>
          <w:iCs/>
          <w:noProof/>
          <w:sz w:val="24"/>
          <w:szCs w:val="24"/>
        </w:rPr>
        <w:t>Manajemen Investasi</w:t>
      </w:r>
      <w:r w:rsidRPr="008B46B9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 xml:space="preserve">Yogyakarta: </w:t>
      </w:r>
      <w:r w:rsidRPr="008B46B9">
        <w:rPr>
          <w:rFonts w:ascii="Times New Roman" w:hAnsi="Times New Roman"/>
          <w:noProof/>
          <w:sz w:val="24"/>
          <w:szCs w:val="24"/>
        </w:rPr>
        <w:t>Gosyen Publishing.</w:t>
      </w:r>
    </w:p>
    <w:p w14:paraId="779AD647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Huda, B., Khaddafi, M., Indrayani, &amp; Nurhasanah. (2022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engaruh Market Value , Return On Asset , Dividend Payout Ratio dan Variance Return Terhadap Holding Period Pada Perusahaan Sektor Property , Real Estate dan Konstruksi Bangunan Yang Terdaftar di Bursa Efek Indonesia Tahun 2017-2020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E30EB3">
        <w:rPr>
          <w:rFonts w:ascii="Times New Roman" w:hAnsi="Times New Roman"/>
          <w:noProof/>
          <w:sz w:val="24"/>
          <w:szCs w:val="24"/>
        </w:rPr>
        <w:t>(2)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585461">
        <w:rPr>
          <w:rFonts w:ascii="Times New Roman" w:hAnsi="Times New Roman"/>
          <w:noProof/>
          <w:sz w:val="24"/>
          <w:szCs w:val="24"/>
        </w:rPr>
        <w:t>https://ojs.unimal.ac.id/jam/article/download/8649/4415</w:t>
      </w:r>
    </w:p>
    <w:p w14:paraId="0A1B60CD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Islamiah, R. (2018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Analisis Pengaruh Market Value, Return On Assets, Earning Per Share, Bid Ask Spread Terhadap Holding Period Saham Sektor Industri Manufaktur di Indonesia Yang Terdaftar di JII 2014-2016</w:t>
      </w:r>
      <w:r w:rsidRPr="00E30EB3">
        <w:rPr>
          <w:rFonts w:ascii="Times New Roman" w:hAnsi="Times New Roman"/>
          <w:noProof/>
          <w:sz w:val="24"/>
          <w:szCs w:val="24"/>
        </w:rPr>
        <w:t>. 274–282.</w:t>
      </w:r>
      <w:r>
        <w:rPr>
          <w:rFonts w:ascii="Times New Roman" w:hAnsi="Times New Roman"/>
          <w:noProof/>
          <w:sz w:val="24"/>
          <w:szCs w:val="24"/>
        </w:rPr>
        <w:t xml:space="preserve"> https;//core.ac.uk/doenload/pdf/154927125.pdf</w:t>
      </w:r>
    </w:p>
    <w:p w14:paraId="575D4774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Jones, C. P. (2007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Investments: Analysis and Management</w:t>
      </w:r>
      <w:r w:rsidRPr="00E30EB3">
        <w:rPr>
          <w:rFonts w:ascii="Times New Roman" w:hAnsi="Times New Roman"/>
          <w:noProof/>
          <w:sz w:val="24"/>
          <w:szCs w:val="24"/>
        </w:rPr>
        <w:t>. New York: John Willey and Sons. Inc.</w:t>
      </w:r>
    </w:p>
    <w:p w14:paraId="308B02B6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Jones, C. P. (2014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Investments Analysis and Management</w:t>
      </w:r>
      <w:r w:rsidRPr="00E30EB3">
        <w:rPr>
          <w:rFonts w:ascii="Times New Roman" w:hAnsi="Times New Roman"/>
          <w:noProof/>
          <w:sz w:val="24"/>
          <w:szCs w:val="24"/>
        </w:rPr>
        <w:t xml:space="preserve"> (Twelfth Ed). Singapore: John Wiley &amp; Sons Singapore Pte, Ltd.</w:t>
      </w:r>
    </w:p>
    <w:p w14:paraId="5FF3C43A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8B46B9">
        <w:rPr>
          <w:rFonts w:ascii="Times New Roman" w:hAnsi="Times New Roman"/>
          <w:noProof/>
          <w:sz w:val="24"/>
          <w:szCs w:val="24"/>
        </w:rPr>
        <w:t xml:space="preserve">KSEI. (2022). Didominasi Milenial dan Gen Z, Jumlah Investor Saham Tembus 4 Juta. </w:t>
      </w:r>
      <w:r w:rsidRPr="008B46B9">
        <w:rPr>
          <w:rFonts w:ascii="Times New Roman" w:hAnsi="Times New Roman"/>
          <w:i/>
          <w:iCs/>
          <w:noProof/>
          <w:sz w:val="24"/>
          <w:szCs w:val="24"/>
        </w:rPr>
        <w:t>Https://Www.Ksei.Co.Id/Files/Uploads/Press_Releases/Press_File/Id-Id/208_Berita_Pers_Didominasi_Milenial_Dan_Gen_Z_Jumlah_Investor_Saham_Tembus_4_Juta_20220725182203.Pdf</w:t>
      </w:r>
      <w:r w:rsidRPr="008B46B9">
        <w:rPr>
          <w:rFonts w:ascii="Times New Roman" w:hAnsi="Times New Roman"/>
          <w:noProof/>
          <w:sz w:val="24"/>
          <w:szCs w:val="24"/>
        </w:rPr>
        <w:t>, 1–2.</w:t>
      </w:r>
    </w:p>
    <w:p w14:paraId="25BBC32F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Kurniawan, M., Sisdianto, E., &amp; Mustofa, U. A. (2022). Pengaruh Bid-Ask Spread, Market Value dan Dividend Payout Ratio Terhadap Holding Period pada Perusahaan Jakarta Islamic Index Periode 2017-2019. In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Ilmiah Ekonomi Islam</w:t>
      </w:r>
      <w:r w:rsidRPr="00E30EB3">
        <w:rPr>
          <w:rFonts w:ascii="Times New Roman" w:hAnsi="Times New Roman"/>
          <w:noProof/>
          <w:sz w:val="24"/>
          <w:szCs w:val="24"/>
        </w:rPr>
        <w:t xml:space="preserve"> (Vol. 8, Issue 1). https://doi.org/10.29040/jiei.v8i1.4059</w:t>
      </w:r>
    </w:p>
    <w:p w14:paraId="2F3B9AF2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Laswati, &amp; Artati, D. (2018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engaruh Bid-Ask Spread, Market Value Dan Volume Perdagangan Terhadap Holding Period Saham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2014</w:t>
      </w:r>
      <w:r w:rsidRPr="00E30EB3">
        <w:rPr>
          <w:rFonts w:ascii="Times New Roman" w:hAnsi="Times New Roman"/>
          <w:noProof/>
          <w:sz w:val="24"/>
          <w:szCs w:val="24"/>
        </w:rPr>
        <w:t>, 1–8.</w:t>
      </w:r>
    </w:p>
    <w:p w14:paraId="1CB40A96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Margareta, K. A., Nyoman, N., &amp; Diantini, A. (2015). Variabel-Variabel Penentu Holding Periodsaham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Manajemen, Strategi Bisnis Dan Kewirausahaan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E30EB3">
        <w:rPr>
          <w:rFonts w:ascii="Times New Roman" w:hAnsi="Times New Roman"/>
          <w:noProof/>
          <w:sz w:val="24"/>
          <w:szCs w:val="24"/>
        </w:rPr>
        <w:t>(1), 57–64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bookmarkStart w:id="2" w:name="_Hlk141208147"/>
      <w:r>
        <w:rPr>
          <w:rFonts w:ascii="Times New Roman" w:hAnsi="Times New Roman"/>
          <w:noProof/>
          <w:sz w:val="24"/>
          <w:szCs w:val="24"/>
        </w:rPr>
        <w:t>https://ojs.unud.ac.id/index.php/jmbk/article/download/14399/9897</w:t>
      </w:r>
      <w:bookmarkEnd w:id="2"/>
    </w:p>
    <w:p w14:paraId="4206D9B5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Maulina, V. (2010). Analisis Beberapa Faktor yang Mempengaruhi Holding Period Saham Biasa Pada Perusahaan Go Public Yang Tercatat Dalam Index Lq45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Wacana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E30EB3">
        <w:rPr>
          <w:rFonts w:ascii="Times New Roman" w:hAnsi="Times New Roman"/>
          <w:noProof/>
          <w:sz w:val="24"/>
          <w:szCs w:val="24"/>
        </w:rPr>
        <w:t xml:space="preserve">(3), 398–416. </w:t>
      </w:r>
      <w:r w:rsidRPr="008B46B9">
        <w:rPr>
          <w:rFonts w:ascii="Times New Roman" w:hAnsi="Times New Roman"/>
          <w:noProof/>
          <w:sz w:val="24"/>
          <w:szCs w:val="24"/>
        </w:rPr>
        <w:t>https://</w:t>
      </w:r>
      <w:r>
        <w:rPr>
          <w:rFonts w:ascii="Times New Roman" w:hAnsi="Times New Roman"/>
          <w:noProof/>
          <w:sz w:val="24"/>
          <w:szCs w:val="24"/>
        </w:rPr>
        <w:t>wacana.ub.ac.id/index.php/wacana/article/view/208/183</w:t>
      </w:r>
    </w:p>
    <w:p w14:paraId="1BDADDF5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Mustakim, F. S., Maslichah, &amp; Junaidi. (2018). Analisis Pengaruh Bid-Ask Spread, Market Value, Variance Return Dan Dividend Payout Ratio Terhadap Holding Period Saham Biasa Pada Perusahaan Pertambangan Yang Terdaftar Di Bei </w:t>
      </w:r>
      <w:r w:rsidRPr="00E30EB3">
        <w:rPr>
          <w:rFonts w:ascii="Times New Roman" w:hAnsi="Times New Roman"/>
          <w:noProof/>
          <w:sz w:val="24"/>
          <w:szCs w:val="24"/>
        </w:rPr>
        <w:lastRenderedPageBreak/>
        <w:t xml:space="preserve">Tahun 2015-2017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E-JRA Vol. 07 No. 01 Agustus 2018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07</w:t>
      </w:r>
      <w:r w:rsidRPr="00E30EB3">
        <w:rPr>
          <w:rFonts w:ascii="Times New Roman" w:hAnsi="Times New Roman"/>
          <w:noProof/>
          <w:sz w:val="24"/>
          <w:szCs w:val="24"/>
        </w:rPr>
        <w:t>(01), 32–45.</w:t>
      </w:r>
      <w:r>
        <w:rPr>
          <w:rFonts w:ascii="Times New Roman" w:hAnsi="Times New Roman"/>
          <w:noProof/>
          <w:sz w:val="24"/>
          <w:szCs w:val="24"/>
        </w:rPr>
        <w:t xml:space="preserve"> https://library.unisma.ac.id/slims_unisma/index.php?p=show_detail&amp;id=28367</w:t>
      </w:r>
    </w:p>
    <w:p w14:paraId="3681B461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Nacikit, M. R. (2022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engaruh Bid Ask Spread, Market Value, Risk Of Return, Dan Devidend Payout Ratio Terhadap Holding Period Saham Di Bei Periode 2021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04</w:t>
      </w:r>
      <w:r w:rsidRPr="00E30EB3">
        <w:rPr>
          <w:rFonts w:ascii="Times New Roman" w:hAnsi="Times New Roman"/>
          <w:noProof/>
          <w:sz w:val="24"/>
          <w:szCs w:val="24"/>
        </w:rPr>
        <w:t>(02), 30–44. https://doi.org/http://dx.doi.org/10.33477/eksy.v4i02.4015</w:t>
      </w:r>
    </w:p>
    <w:p w14:paraId="28F1C5CE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Ningsih, T. R., &amp; Asandimitra, N. (2017). Pengaruh Bid-Ask Spread, Market Value Dan Variance Return Terhadap Holding Period Saham Sektor Pertambangan Yang Listing Di Bursa Efek Indonesia (BEI) Tahun 2011-2015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Ilmu Manajemen (JIM)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E30EB3">
        <w:rPr>
          <w:rFonts w:ascii="Times New Roman" w:hAnsi="Times New Roman"/>
          <w:noProof/>
          <w:sz w:val="24"/>
          <w:szCs w:val="24"/>
        </w:rPr>
        <w:t>(3)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585461">
        <w:rPr>
          <w:rFonts w:ascii="Times New Roman" w:hAnsi="Times New Roman"/>
          <w:noProof/>
          <w:sz w:val="24"/>
          <w:szCs w:val="24"/>
        </w:rPr>
        <w:t>https://ejournal.unesa.ac.id/index.php/jim/article/view/20737</w:t>
      </w:r>
    </w:p>
    <w:p w14:paraId="5E3E3E22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Putri, T. E., Icih, &amp; Halimatusyadiah, N. (2020). The Effect Of Bid-Ask Spread, Market Value, Variance Return, Dividend Payout Ratio And Inflation On Holding Period (Study on LQ45 and Non LQ45 Stocks on the IDX for the period 2018 - 2020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Accounting Research Journal of Sutaatmadja (ACCRUALS)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05</w:t>
      </w:r>
      <w:r w:rsidRPr="00E30EB3">
        <w:rPr>
          <w:rFonts w:ascii="Times New Roman" w:hAnsi="Times New Roman"/>
          <w:noProof/>
          <w:sz w:val="24"/>
          <w:szCs w:val="24"/>
        </w:rPr>
        <w:t>, 118–135. https://doi.org/https://doi.org/10.35310/accruals.v5i02.875</w:t>
      </w:r>
    </w:p>
    <w:p w14:paraId="14E29770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Rahayu, D. S., &amp; Saefullah, K. (2021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Analisis likuiditas, return, bid ask spread saham, serta pengaruhnya terhadap holding period saham-saham sektor keuangan di bursa efek indonesia 2015-2019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E30EB3">
        <w:rPr>
          <w:rFonts w:ascii="Times New Roman" w:hAnsi="Times New Roman"/>
          <w:noProof/>
          <w:sz w:val="24"/>
          <w:szCs w:val="24"/>
        </w:rPr>
        <w:t>(1), 82–95. https://doi.org/https://doi.org/10.30872/jkin.v18i1.7964</w:t>
      </w:r>
    </w:p>
    <w:p w14:paraId="53D86B8B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irait, Y. D. ., &amp; Yulianti, E. (2021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Faktor yang Mempengaruhi Holding Period Saham pada Indeks Kompas 100 Tahun 2015-2018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November 2021</w:t>
      </w:r>
      <w:r w:rsidRPr="00E30EB3">
        <w:rPr>
          <w:rFonts w:ascii="Times New Roman" w:hAnsi="Times New Roman"/>
          <w:noProof/>
          <w:sz w:val="24"/>
          <w:szCs w:val="24"/>
        </w:rPr>
        <w:t>, 110–124. https://doi.org/http://dx.doi.org/10.35448/jmb.v14i1.10199</w:t>
      </w:r>
    </w:p>
    <w:p w14:paraId="30A294C1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pence, M. (1973). Job Marketing Signaling. In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The Quarterly Journal of Economics: Vol. Vol. 87, N</w:t>
      </w:r>
      <w:r w:rsidRPr="00E30EB3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bookmarkStart w:id="3" w:name="_Hlk141208250"/>
      <w:r w:rsidRPr="00A9295D">
        <w:rPr>
          <w:rFonts w:ascii="Times New Roman" w:hAnsi="Times New Roman"/>
          <w:noProof/>
          <w:sz w:val="24"/>
          <w:szCs w:val="24"/>
        </w:rPr>
        <w:t>https://doi.org/10.2307/1882010</w:t>
      </w:r>
      <w:bookmarkEnd w:id="3"/>
    </w:p>
    <w:p w14:paraId="6831811C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ubaida, I., &amp; Sari, R. K. (2019). Pengaruh Bid Ask Spread, Varians Return, Volume Perdagangan , Dan Harga Saham Terhadap Holding Period Saham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CERMIN: Jurnal Penelitian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E30EB3">
        <w:rPr>
          <w:rFonts w:ascii="Times New Roman" w:hAnsi="Times New Roman"/>
          <w:noProof/>
          <w:sz w:val="24"/>
          <w:szCs w:val="24"/>
        </w:rPr>
        <w:t>(1), 11. https://doi.org/10.36841/cermin_unars.v3i1.347</w:t>
      </w:r>
    </w:p>
    <w:p w14:paraId="4E32F693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udana, I. M. (2011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anajemen Keuangan Perusahaan Teori dan Praktek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 xml:space="preserve">Jakarta: </w:t>
      </w:r>
      <w:r w:rsidRPr="00E30EB3">
        <w:rPr>
          <w:rFonts w:ascii="Times New Roman" w:hAnsi="Times New Roman"/>
          <w:noProof/>
          <w:sz w:val="24"/>
          <w:szCs w:val="24"/>
        </w:rPr>
        <w:t>Erlangga.</w:t>
      </w:r>
    </w:p>
    <w:p w14:paraId="142A325B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ugiyono. (2015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 Dan R &amp; D</w:t>
      </w:r>
      <w:r w:rsidRPr="00E30EB3">
        <w:rPr>
          <w:rFonts w:ascii="Times New Roman" w:hAnsi="Times New Roman"/>
          <w:noProof/>
          <w:sz w:val="24"/>
          <w:szCs w:val="24"/>
        </w:rPr>
        <w:t xml:space="preserve"> (p. 336). </w:t>
      </w:r>
      <w:r>
        <w:rPr>
          <w:rFonts w:ascii="Times New Roman" w:hAnsi="Times New Roman"/>
          <w:noProof/>
          <w:sz w:val="24"/>
          <w:szCs w:val="24"/>
        </w:rPr>
        <w:t xml:space="preserve">Bandung: </w:t>
      </w:r>
      <w:r w:rsidRPr="00E30EB3">
        <w:rPr>
          <w:rFonts w:ascii="Times New Roman" w:hAnsi="Times New Roman"/>
          <w:noProof/>
          <w:sz w:val="24"/>
          <w:szCs w:val="24"/>
        </w:rPr>
        <w:t>Alfabeta.</w:t>
      </w:r>
    </w:p>
    <w:p w14:paraId="31DA9571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uliyanto. (2018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etode Penelitian Bisnis untuk Skripsi, Tesis, &amp; Disertasi</w:t>
      </w:r>
      <w:r w:rsidRPr="00E30EB3">
        <w:rPr>
          <w:rFonts w:ascii="Times New Roman" w:hAnsi="Times New Roman"/>
          <w:noProof/>
          <w:sz w:val="24"/>
          <w:szCs w:val="24"/>
        </w:rPr>
        <w:t xml:space="preserve"> (A. Cristian (ed.); Ed. I). </w:t>
      </w:r>
      <w:r>
        <w:rPr>
          <w:rFonts w:ascii="Times New Roman" w:hAnsi="Times New Roman"/>
          <w:noProof/>
          <w:sz w:val="24"/>
          <w:szCs w:val="24"/>
        </w:rPr>
        <w:t xml:space="preserve">Yogyakarta: </w:t>
      </w:r>
      <w:r w:rsidRPr="00E30EB3">
        <w:rPr>
          <w:rFonts w:ascii="Times New Roman" w:hAnsi="Times New Roman"/>
          <w:noProof/>
          <w:sz w:val="24"/>
          <w:szCs w:val="24"/>
        </w:rPr>
        <w:t>ANDI</w:t>
      </w:r>
      <w:r>
        <w:rPr>
          <w:rFonts w:ascii="Times New Roman" w:hAnsi="Times New Roman"/>
          <w:noProof/>
          <w:sz w:val="24"/>
          <w:szCs w:val="24"/>
        </w:rPr>
        <w:t xml:space="preserve"> OFFSET</w:t>
      </w:r>
      <w:r w:rsidRPr="00E30EB3">
        <w:rPr>
          <w:rFonts w:ascii="Times New Roman" w:hAnsi="Times New Roman"/>
          <w:noProof/>
          <w:sz w:val="24"/>
          <w:szCs w:val="24"/>
        </w:rPr>
        <w:t>.</w:t>
      </w:r>
    </w:p>
    <w:p w14:paraId="29A3D55C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lastRenderedPageBreak/>
        <w:t xml:space="preserve">Sunariyah. (2011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engantar Pengetahuan Pasar Modal</w:t>
      </w:r>
      <w:r w:rsidRPr="00E30EB3">
        <w:rPr>
          <w:rFonts w:ascii="Times New Roman" w:hAnsi="Times New Roman"/>
          <w:noProof/>
          <w:sz w:val="24"/>
          <w:szCs w:val="24"/>
        </w:rPr>
        <w:t xml:space="preserve"> (Edisi Keen). Yogyakarta: Sekolah Tinggi Ilmu Manajemen YKPN.</w:t>
      </w:r>
    </w:p>
    <w:p w14:paraId="0D3D04F0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uryarini, T., Solikhah, B., &amp; Sakitri, W. (2022). Analysis of Factors Affecting Stocks Holding Period based on Financial Performance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SSRN Electronic Journal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ly 2021</w:t>
      </w:r>
      <w:r w:rsidRPr="00E30EB3">
        <w:rPr>
          <w:rFonts w:ascii="Times New Roman" w:hAnsi="Times New Roman"/>
          <w:noProof/>
          <w:sz w:val="24"/>
          <w:szCs w:val="24"/>
        </w:rPr>
        <w:t>, 27–28. https://doi.org/10.2139/ssrn.4120744</w:t>
      </w:r>
    </w:p>
    <w:p w14:paraId="78F32ED8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usetyo, A., &amp; Niati, F. (2018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Pengaruh Bid-Ask Spread, Market Value Dan Variance Return Terhadap Holding Period Saham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21</w:t>
      </w:r>
      <w:r w:rsidRPr="00E30EB3">
        <w:rPr>
          <w:rFonts w:ascii="Times New Roman" w:hAnsi="Times New Roman"/>
          <w:noProof/>
          <w:sz w:val="24"/>
          <w:szCs w:val="24"/>
        </w:rPr>
        <w:t>, 1–12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bookmarkStart w:id="4" w:name="_Hlk141208300"/>
      <w:r>
        <w:rPr>
          <w:rFonts w:ascii="Times New Roman" w:hAnsi="Times New Roman"/>
          <w:noProof/>
          <w:sz w:val="24"/>
          <w:szCs w:val="24"/>
        </w:rPr>
        <w:t>http://dx.doi.org/10.31941/jebi.v21i01.773</w:t>
      </w:r>
      <w:bookmarkEnd w:id="4"/>
    </w:p>
    <w:p w14:paraId="2459157F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Syifa, K., &amp; Susetyo, A. (2020). Pengaruh Bid-Ask Spread , Market Value dan Risk of Return Terhadap Holding Period Saham (Studi pada Saham Indeks JII Tahun 2016 – 2018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Jurnal Ilmiah Mahasiswa Manajemen, Bisnis Dan Akuntansi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E30EB3">
        <w:rPr>
          <w:rFonts w:ascii="Times New Roman" w:hAnsi="Times New Roman"/>
          <w:noProof/>
          <w:sz w:val="24"/>
          <w:szCs w:val="24"/>
        </w:rPr>
        <w:t>(3), 440–449.</w:t>
      </w:r>
      <w:r>
        <w:rPr>
          <w:rFonts w:ascii="Times New Roman" w:hAnsi="Times New Roman"/>
          <w:noProof/>
          <w:sz w:val="24"/>
          <w:szCs w:val="24"/>
        </w:rPr>
        <w:t xml:space="preserve"> https://jurnal.unikal.ac.id/index.php/jebi/article/view/773/558</w:t>
      </w:r>
    </w:p>
    <w:p w14:paraId="089A7AE3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Tandelilin, E. (2001)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Analisis Investasi dan Manajemen Portofolio, Edisi Pertama</w:t>
      </w:r>
      <w:r w:rsidRPr="00E30EB3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 xml:space="preserve">Yogyakarta: </w:t>
      </w:r>
      <w:r w:rsidRPr="00E30EB3">
        <w:rPr>
          <w:rFonts w:ascii="Times New Roman" w:hAnsi="Times New Roman"/>
          <w:noProof/>
          <w:sz w:val="24"/>
          <w:szCs w:val="24"/>
        </w:rPr>
        <w:t>BPFE.</w:t>
      </w:r>
    </w:p>
    <w:p w14:paraId="29691076" w14:textId="77777777" w:rsidR="00AC1303" w:rsidRPr="00E30EB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E30EB3">
        <w:rPr>
          <w:rFonts w:ascii="Times New Roman" w:hAnsi="Times New Roman"/>
          <w:noProof/>
          <w:sz w:val="24"/>
          <w:szCs w:val="24"/>
        </w:rPr>
        <w:t xml:space="preserve">Utami, N. L. A. Y., &amp; Sedana, I. B. P. (2016). Pengaruh Spread, Market Value, Variance Return Dan Dividend Payout Ratio Terhadap Holding Period Saham.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Matrik : Jurnal Manajemen, Strategi Bisnis Dan Kewirausahaan</w:t>
      </w:r>
      <w:r w:rsidRPr="00E30EB3">
        <w:rPr>
          <w:rFonts w:ascii="Times New Roman" w:hAnsi="Times New Roman"/>
          <w:noProof/>
          <w:sz w:val="24"/>
          <w:szCs w:val="24"/>
        </w:rPr>
        <w:t xml:space="preserve">, </w:t>
      </w:r>
      <w:r w:rsidRPr="00E30EB3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E30EB3">
        <w:rPr>
          <w:rFonts w:ascii="Times New Roman" w:hAnsi="Times New Roman"/>
          <w:noProof/>
          <w:sz w:val="24"/>
          <w:szCs w:val="24"/>
        </w:rPr>
        <w:t>(2), 168. https://doi.org/10.24843/matrik:jmbk.2016.v10.i02.p07</w:t>
      </w:r>
    </w:p>
    <w:p w14:paraId="3EA948F9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  <w:r w:rsidRPr="0089489F">
        <w:rPr>
          <w:rFonts w:ascii="Times New Roman" w:hAnsi="Times New Roman"/>
          <w:sz w:val="24"/>
          <w:szCs w:val="24"/>
        </w:rPr>
        <w:t>https://finance.yahoo.com</w:t>
      </w:r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/>
          <w:sz w:val="24"/>
          <w:szCs w:val="24"/>
        </w:rPr>
        <w:t>diakses</w:t>
      </w:r>
      <w:proofErr w:type="spellEnd"/>
      <w:r>
        <w:rPr>
          <w:rFonts w:ascii="Times New Roman" w:hAnsi="Times New Roman"/>
          <w:sz w:val="24"/>
          <w:szCs w:val="24"/>
        </w:rPr>
        <w:t xml:space="preserve"> 10 Januari 2023)</w:t>
      </w:r>
    </w:p>
    <w:p w14:paraId="7F614495" w14:textId="77777777" w:rsidR="00AC1303" w:rsidRPr="002E4D8D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www.idx.co.id</w:t>
      </w:r>
      <w:r w:rsidRPr="002E4D8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proofErr w:type="spellStart"/>
      <w:r>
        <w:rPr>
          <w:rFonts w:ascii="Times New Roman" w:hAnsi="Times New Roman"/>
          <w:sz w:val="24"/>
          <w:szCs w:val="24"/>
        </w:rPr>
        <w:t>diakses</w:t>
      </w:r>
      <w:proofErr w:type="spellEnd"/>
      <w:r>
        <w:rPr>
          <w:rFonts w:ascii="Times New Roman" w:hAnsi="Times New Roman"/>
          <w:sz w:val="24"/>
          <w:szCs w:val="24"/>
        </w:rPr>
        <w:t xml:space="preserve"> 7 Januari 2023)</w:t>
      </w:r>
    </w:p>
    <w:p w14:paraId="5190F6F2" w14:textId="77777777" w:rsidR="00AC1303" w:rsidRPr="002E4D8D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</w:p>
    <w:p w14:paraId="415E94A1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</w:p>
    <w:p w14:paraId="6478C1D9" w14:textId="77777777" w:rsidR="00AC1303" w:rsidRPr="007B268F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07B1881D" w14:textId="77777777" w:rsidR="00AC1303" w:rsidRDefault="00AC1303" w:rsidP="00AC1303">
      <w:pPr>
        <w:pStyle w:val="Heading1"/>
        <w:jc w:val="left"/>
        <w:sectPr w:rsidR="00AC1303" w:rsidSect="00942614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/>
          <w:pgMar w:top="2268" w:right="1701" w:bottom="1701" w:left="2268" w:header="709" w:footer="709" w:gutter="0"/>
          <w:pgNumType w:start="94"/>
          <w:cols w:space="708"/>
          <w:titlePg/>
          <w:docGrid w:linePitch="360"/>
        </w:sectPr>
      </w:pPr>
    </w:p>
    <w:p w14:paraId="40BF71B0" w14:textId="77777777" w:rsidR="00AC1303" w:rsidRDefault="00AC1303" w:rsidP="00AC1303">
      <w:pPr>
        <w:pStyle w:val="Heading1"/>
        <w:jc w:val="left"/>
      </w:pPr>
    </w:p>
    <w:p w14:paraId="0B794CC6" w14:textId="77777777" w:rsidR="00AC1303" w:rsidRDefault="00AC1303" w:rsidP="00AC1303">
      <w:pPr>
        <w:pStyle w:val="Heading1"/>
        <w:jc w:val="left"/>
      </w:pPr>
    </w:p>
    <w:p w14:paraId="4783079E" w14:textId="77777777" w:rsidR="00AC1303" w:rsidRDefault="00AC1303" w:rsidP="00AC1303">
      <w:pPr>
        <w:pStyle w:val="Heading1"/>
        <w:jc w:val="left"/>
      </w:pPr>
    </w:p>
    <w:p w14:paraId="08C82160" w14:textId="77777777" w:rsidR="00AC1303" w:rsidRDefault="00AC1303" w:rsidP="00AC1303">
      <w:pPr>
        <w:pStyle w:val="Heading1"/>
        <w:jc w:val="left"/>
      </w:pPr>
    </w:p>
    <w:p w14:paraId="00B525B6" w14:textId="77777777" w:rsidR="00AC1303" w:rsidRDefault="00AC1303" w:rsidP="00AC1303">
      <w:pPr>
        <w:pStyle w:val="Heading1"/>
        <w:jc w:val="left"/>
      </w:pPr>
    </w:p>
    <w:p w14:paraId="407475AF" w14:textId="77777777" w:rsidR="00AC1303" w:rsidRPr="006B72C9" w:rsidRDefault="00AC1303" w:rsidP="00AC1303">
      <w:pPr>
        <w:pStyle w:val="Heading1"/>
      </w:pPr>
      <w:bookmarkStart w:id="5" w:name="_Toc139537139"/>
      <w:r w:rsidRPr="006B72C9">
        <w:t>LAMPIRAN</w:t>
      </w:r>
      <w:bookmarkEnd w:id="5"/>
    </w:p>
    <w:p w14:paraId="4ED387C0" w14:textId="77777777" w:rsidR="00AC1303" w:rsidRDefault="00AC1303" w:rsidP="00AC1303">
      <w:pPr>
        <w:spacing w:after="0" w:line="240" w:lineRule="auto"/>
        <w:rPr>
          <w:rFonts w:ascii="Times New Roman" w:hAnsi="Times New Roman"/>
          <w:b/>
          <w:bCs/>
          <w:sz w:val="72"/>
          <w:szCs w:val="72"/>
        </w:rPr>
      </w:pPr>
      <w:r>
        <w:rPr>
          <w:rFonts w:ascii="Times New Roman" w:hAnsi="Times New Roman"/>
          <w:b/>
          <w:bCs/>
          <w:sz w:val="72"/>
          <w:szCs w:val="72"/>
        </w:rPr>
        <w:br w:type="page"/>
      </w:r>
    </w:p>
    <w:p w14:paraId="240BB980" w14:textId="77777777" w:rsidR="00AC1303" w:rsidRPr="00654EF7" w:rsidRDefault="00AC1303" w:rsidP="00AC1303">
      <w:pPr>
        <w:keepNext/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  <w:bookmarkStart w:id="6" w:name="_Toc139532063"/>
      <w:r w:rsidRPr="00C002B5">
        <w:rPr>
          <w:rFonts w:ascii="Times New Roman" w:hAnsi="Times New Roman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sz w:val="24"/>
          <w:szCs w:val="24"/>
        </w:rPr>
        <w:fldChar w:fldCharType="begin"/>
      </w:r>
      <w:r w:rsidRPr="00C002B5">
        <w:rPr>
          <w:rFonts w:ascii="Times New Roman" w:hAnsi="Times New Roman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</w:t>
      </w:r>
      <w:r w:rsidRPr="00C002B5">
        <w:rPr>
          <w:rFonts w:ascii="Times New Roman" w:hAnsi="Times New Roman"/>
          <w:sz w:val="24"/>
          <w:szCs w:val="24"/>
        </w:rPr>
        <w:fldChar w:fldCharType="end"/>
      </w:r>
      <w:r w:rsidRPr="00C002B5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Daftar Sampel Perusahaan </w:t>
      </w:r>
      <w:proofErr w:type="spellStart"/>
      <w:r>
        <w:rPr>
          <w:rFonts w:ascii="Times New Roman" w:hAnsi="Times New Roman"/>
          <w:sz w:val="24"/>
          <w:szCs w:val="24"/>
        </w:rPr>
        <w:t>Indeks</w:t>
      </w:r>
      <w:proofErr w:type="spellEnd"/>
      <w:r>
        <w:rPr>
          <w:rFonts w:ascii="Times New Roman" w:hAnsi="Times New Roman"/>
          <w:sz w:val="24"/>
          <w:szCs w:val="24"/>
        </w:rPr>
        <w:t xml:space="preserve"> LQ45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19-2022</w:t>
      </w:r>
      <w:bookmarkEnd w:id="6"/>
    </w:p>
    <w:tbl>
      <w:tblPr>
        <w:tblW w:w="6232" w:type="dxa"/>
        <w:jc w:val="center"/>
        <w:tblLook w:val="04A0" w:firstRow="1" w:lastRow="0" w:firstColumn="1" w:lastColumn="0" w:noHBand="0" w:noVBand="1"/>
      </w:tblPr>
      <w:tblGrid>
        <w:gridCol w:w="516"/>
        <w:gridCol w:w="1440"/>
        <w:gridCol w:w="4276"/>
      </w:tblGrid>
      <w:tr w:rsidR="00AC1303" w:rsidRPr="008220D6" w14:paraId="2CE4BF68" w14:textId="77777777" w:rsidTr="00D83302">
        <w:trPr>
          <w:trHeight w:val="420"/>
          <w:tblHeader/>
          <w:jc w:val="center"/>
        </w:trPr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83ACA" w14:textId="77777777" w:rsidR="00AC1303" w:rsidRPr="000A0FFC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448AD" w14:textId="77777777" w:rsidR="00AC1303" w:rsidRPr="000A0FFC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Kode IDX</w:t>
            </w:r>
          </w:p>
        </w:tc>
        <w:tc>
          <w:tcPr>
            <w:tcW w:w="4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4E0E6" w14:textId="77777777" w:rsidR="00AC1303" w:rsidRPr="000A0FFC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Nama </w:t>
            </w:r>
            <w:proofErr w:type="spellStart"/>
            <w:r w:rsidRPr="000A0FF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Emiten</w:t>
            </w:r>
            <w:proofErr w:type="spellEnd"/>
          </w:p>
        </w:tc>
      </w:tr>
      <w:tr w:rsidR="00AC1303" w:rsidRPr="008220D6" w14:paraId="79061727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FC92E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8220D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5BFBA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ADRO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9307E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Adaro Energy Indonesia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40CDB2F9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33B03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8220D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BC81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ANTM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71642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Aneka Tambang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3B5875F0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57E1DC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8081DF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ASII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0336C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Astra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nternasional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32FEFD76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B13A46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157135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BBCA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A50007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PT Bank Central Asia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7B35004C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E6783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E61005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BBNI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1340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PT Bank Negara Indonesia (Persero)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22B56E6B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59601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73AC6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BBRI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26AC85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PT Bank Rakyat Indonesia (Persero)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5B63D7BE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59BB57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4C27B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CPIN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55ECA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Charoen Pokphand Indonesia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3BCF2BDA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588C83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13341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ERAA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C125AC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Erajaya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Swasembada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6630FE30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20EC2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CE3AC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HMSP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0703FE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HM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Sampoerna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2D681E73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946C4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09B3E8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CBP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47B142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Indofood CBP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Sukses</w:t>
            </w:r>
            <w:proofErr w:type="spellEnd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Makmur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31DBA501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64E3B8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80B753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NDF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5CECF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Indofood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Sukses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Makmur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465618E6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5EDFB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978F20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NKP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5A8967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Indah Kiat Pulp &amp; Paper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72CCD6D9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5F948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9352B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NTP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B98FC2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ndocement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Tunggal Prakarsa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.</w:t>
            </w:r>
          </w:p>
        </w:tc>
      </w:tr>
      <w:tr w:rsidR="00AC1303" w:rsidRPr="008220D6" w14:paraId="73579005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5B26B6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E8F2E7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ITMG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BB5925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Indo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ambangraya</w:t>
            </w:r>
            <w:proofErr w:type="spellEnd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Megah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0618BEA7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3CF6C6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D3AD39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KLBF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A92C63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Kalbe Farma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7D051126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6BF04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AFF0D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PGAS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4786A4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PT Perusahaan Gas Negara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4C9AE664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6FDB43" w14:textId="77777777" w:rsidR="00AC1303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B67F0" w14:textId="77777777" w:rsidR="00AC1303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PTBA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0F50C9" w14:textId="77777777" w:rsidR="00AC1303" w:rsidRPr="000A0FFC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Bukit Asam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4BF6F071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856D15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8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B6A7E8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SMGR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542AB4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Semen Indonesia (Persero)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24FA4EB1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72E99A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9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78AEE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D9EA32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hyperlink r:id="rId13" w:history="1">
              <w:r>
                <w:rPr>
                  <w:rFonts w:ascii="Open Sans" w:hAnsi="Open Sans" w:cs="Open Sans"/>
                  <w:color w:val="CE1213"/>
                  <w:sz w:val="16"/>
                  <w:szCs w:val="16"/>
                </w:rPr>
                <w:br/>
              </w:r>
              <w:r w:rsidRPr="000A0FFC">
                <w:rPr>
                  <w:rStyle w:val="Hyperlink"/>
                </w:rPr>
                <w:t xml:space="preserve">PT Telkom Indonesia (Persero) </w:t>
              </w:r>
              <w:proofErr w:type="spellStart"/>
              <w:r w:rsidRPr="000A0FFC">
                <w:rPr>
                  <w:rStyle w:val="Hyperlink"/>
                </w:rPr>
                <w:t>Tbk</w:t>
              </w:r>
              <w:proofErr w:type="spellEnd"/>
            </w:hyperlink>
          </w:p>
        </w:tc>
      </w:tr>
      <w:tr w:rsidR="00AC1303" w:rsidRPr="008220D6" w14:paraId="7AAF27CB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A99D91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0E7F2B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UNTR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17700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United Tractors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64421578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968D0F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AE4B19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UNVR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3BEF9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Unilever Indonesia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  <w:tr w:rsidR="00AC1303" w:rsidRPr="008220D6" w14:paraId="265F22A5" w14:textId="77777777" w:rsidTr="00D83302">
        <w:trPr>
          <w:trHeight w:val="454"/>
          <w:jc w:val="center"/>
        </w:trPr>
        <w:tc>
          <w:tcPr>
            <w:tcW w:w="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3E9394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2.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B07FB0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WIKA</w:t>
            </w:r>
          </w:p>
        </w:tc>
        <w:tc>
          <w:tcPr>
            <w:tcW w:w="4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1F647F" w14:textId="77777777" w:rsidR="00AC1303" w:rsidRPr="008220D6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PT Wijaya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Karya</w:t>
            </w:r>
            <w:proofErr w:type="spellEnd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(Persero) </w:t>
            </w:r>
            <w:proofErr w:type="spellStart"/>
            <w:r w:rsidRPr="000A0FFC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Tbk</w:t>
            </w:r>
            <w:proofErr w:type="spellEnd"/>
          </w:p>
        </w:tc>
      </w:tr>
    </w:tbl>
    <w:p w14:paraId="2AC0EADC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45FEC85F" w14:textId="77777777" w:rsidR="00AC1303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5A59C52B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7" w:name="_Toc139532064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2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Perhitunga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r w:rsidRPr="00C002B5">
        <w:rPr>
          <w:rFonts w:ascii="Times New Roman" w:hAnsi="Times New Roman"/>
          <w:color w:val="auto"/>
          <w:sz w:val="24"/>
          <w:szCs w:val="24"/>
        </w:rPr>
        <w:t>Holding Period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2019-2022</w:t>
      </w:r>
      <w:bookmarkEnd w:id="7"/>
    </w:p>
    <w:p w14:paraId="40EDE899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inline distT="0" distB="0" distL="0" distR="0" wp14:anchorId="34104275" wp14:editId="6ED25021">
                <wp:extent cx="4293704" cy="318052"/>
                <wp:effectExtent l="0" t="0" r="12065" b="25400"/>
                <wp:docPr id="190612838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93704" cy="318052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8B823AD" w14:textId="77777777" w:rsidR="00AC1303" w:rsidRDefault="00AC1303" w:rsidP="00AC1303">
                            <w:pPr>
                              <w:jc w:val="center"/>
                            </w:pPr>
                            <w:r w:rsidRPr="00DD650F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Holding Period</w:t>
                            </w:r>
                            <w:r w:rsidRPr="00DD650F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 </w:t>
                            </w:r>
                            <w:r w:rsidRPr="00DD650F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>t</w:t>
                            </w:r>
                            <w:r>
                              <w:rPr>
                                <w:rFonts w:ascii="Times New Roman" w:eastAsia="Times New Roman" w:hAnsi="Times New Roman"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 = </w:t>
                            </w:r>
                            <w:r w:rsidRPr="00A33205">
                              <w:rPr>
                                <w:rFonts w:ascii="Times New Roman" w:eastAsia="Times New Roman" w:hAnsi="Times New Roman"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Shares Outstanding</w:t>
                            </w:r>
                            <w:r>
                              <w:rPr>
                                <w:rFonts w:ascii="Times New Roman" w:eastAsia="Times New Roman" w:hAnsi="Times New Roman"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/ </w:t>
                            </w:r>
                            <w:r w:rsidRPr="00DD650F">
                              <w:rPr>
                                <w:rFonts w:ascii="Times New Roman" w:eastAsia="Times New Roman" w:hAnsi="Times New Roman"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Shares Transaction Volum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34104275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width:338.1pt;height:25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" fillcolor="white [3201]" strokeweight=".5pt">
                <v:textbox>
                  <w:txbxContent>
                    <w:p w14:paraId="68B823AD" w14:textId="77777777" w:rsidR="00AC1303" w:rsidRDefault="00AC1303" w:rsidP="00AC1303">
                      <w:pPr>
                        <w:jc w:val="center"/>
                      </w:pPr>
                      <w:r w:rsidRPr="00DD650F"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>Holding Period</w:t>
                      </w:r>
                      <w:r w:rsidRPr="00DD650F"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 </w:t>
                      </w:r>
                      <w:r w:rsidRPr="00DD650F"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>t</w:t>
                      </w:r>
                      <w:r>
                        <w:rPr>
                          <w:rFonts w:ascii="Times New Roman" w:eastAsia="Times New Roman" w:hAnsi="Times New Roman"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 = </w:t>
                      </w:r>
                      <w:r w:rsidRPr="00A33205">
                        <w:rPr>
                          <w:rFonts w:ascii="Times New Roman" w:eastAsia="Times New Roman" w:hAnsi="Times New Roman"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>Shares Outstanding</w:t>
                      </w:r>
                      <w:r>
                        <w:rPr>
                          <w:rFonts w:ascii="Times New Roman" w:eastAsia="Times New Roman" w:hAnsi="Times New Roman"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/ </w:t>
                      </w:r>
                      <w:r w:rsidRPr="00DD650F">
                        <w:rPr>
                          <w:rFonts w:ascii="Times New Roman" w:eastAsia="Times New Roman" w:hAnsi="Times New Roman"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>Shares Transaction Volume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510"/>
        <w:gridCol w:w="963"/>
        <w:gridCol w:w="897"/>
        <w:gridCol w:w="1836"/>
        <w:gridCol w:w="1716"/>
        <w:gridCol w:w="1043"/>
      </w:tblGrid>
      <w:tr w:rsidR="00AC1303" w:rsidRPr="00BF0A5B" w14:paraId="2D379915" w14:textId="77777777" w:rsidTr="00D83302">
        <w:trPr>
          <w:trHeight w:val="20"/>
          <w:tblHeader/>
        </w:trPr>
        <w:tc>
          <w:tcPr>
            <w:tcW w:w="2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1179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N</w:t>
            </w:r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o</w:t>
            </w:r>
          </w:p>
        </w:tc>
        <w:tc>
          <w:tcPr>
            <w:tcW w:w="2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2C5C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E</w:t>
            </w:r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miten</w:t>
            </w:r>
            <w:proofErr w:type="spellEnd"/>
          </w:p>
        </w:tc>
        <w:tc>
          <w:tcPr>
            <w:tcW w:w="2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B7AC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T</w:t>
            </w:r>
            <w:r w:rsidRPr="00BF0A5B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ahun</w:t>
            </w:r>
            <w:proofErr w:type="spellEnd"/>
          </w:p>
        </w:tc>
        <w:tc>
          <w:tcPr>
            <w:tcW w:w="2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125E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Jumlah</w:t>
            </w:r>
            <w:proofErr w:type="spellEnd"/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 xml:space="preserve"> Saham </w:t>
            </w:r>
            <w:proofErr w:type="spellStart"/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Beredar</w:t>
            </w:r>
            <w:proofErr w:type="spellEnd"/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</w:p>
        </w:tc>
        <w:tc>
          <w:tcPr>
            <w:tcW w:w="2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7654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 xml:space="preserve"> Volume </w:t>
            </w:r>
            <w:proofErr w:type="spellStart"/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Transaksi</w:t>
            </w:r>
            <w:proofErr w:type="spellEnd"/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46F1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 xml:space="preserve">Holding </w:t>
            </w:r>
          </w:p>
        </w:tc>
      </w:tr>
      <w:tr w:rsidR="00AC1303" w:rsidRPr="00BF0A5B" w14:paraId="46D6AE54" w14:textId="77777777" w:rsidTr="00D83302">
        <w:trPr>
          <w:trHeight w:val="20"/>
          <w:tblHeader/>
        </w:trPr>
        <w:tc>
          <w:tcPr>
            <w:tcW w:w="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F8838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DAEE7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FC3BCD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8F142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03B6B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6437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Period</w:t>
            </w:r>
          </w:p>
        </w:tc>
      </w:tr>
      <w:tr w:rsidR="00AC1303" w:rsidRPr="00BF0A5B" w14:paraId="16BF3DEE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AA9A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B3D0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DRO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18C8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85C4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1,985,962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9C03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528,085,400 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04B2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0.932</w:t>
            </w:r>
          </w:p>
        </w:tc>
      </w:tr>
      <w:tr w:rsidR="00AC1303" w:rsidRPr="00BF0A5B" w14:paraId="01B62A5B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B7A07D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94AAC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7BC0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5336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1,985,962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2E97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3,812,829,7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3404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.389</w:t>
            </w:r>
          </w:p>
        </w:tc>
      </w:tr>
      <w:tr w:rsidR="00AC1303" w:rsidRPr="00BF0A5B" w14:paraId="2962692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83A5D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7F3A6D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12CF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77AA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1,985,962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9B1B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4,721,983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45B6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.774</w:t>
            </w:r>
          </w:p>
        </w:tc>
      </w:tr>
      <w:tr w:rsidR="00AC1303" w:rsidRPr="00BF0A5B" w14:paraId="79EE5358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692A5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89A99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BCDD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5601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31,985,952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527A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1,400,525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19D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.839</w:t>
            </w:r>
          </w:p>
        </w:tc>
      </w:tr>
      <w:tr w:rsidR="00AC1303" w:rsidRPr="00BF0A5B" w14:paraId="750CA4A1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050C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8AFC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NTM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D117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3822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030,764,725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50B6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046,851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3443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.955</w:t>
            </w:r>
          </w:p>
        </w:tc>
      </w:tr>
      <w:tr w:rsidR="00AC1303" w:rsidRPr="00BF0A5B" w14:paraId="52A7FBD3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14AC9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2E4A0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A4C8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6AA8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030,764,725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9BAB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11,747,859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DC47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.046</w:t>
            </w:r>
          </w:p>
        </w:tc>
      </w:tr>
      <w:tr w:rsidR="00AC1303" w:rsidRPr="00BF0A5B" w14:paraId="294CE310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74B6C8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94C41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2767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8DA6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030,764,725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05DD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747,702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CDD9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2.139</w:t>
            </w:r>
          </w:p>
        </w:tc>
      </w:tr>
      <w:tr w:rsidR="00AC1303" w:rsidRPr="00BF0A5B" w14:paraId="0E22288D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AF990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8F896D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7DE2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384C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24,031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94F4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240,010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3759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9.380</w:t>
            </w:r>
          </w:p>
        </w:tc>
      </w:tr>
      <w:tr w:rsidR="00AC1303" w:rsidRPr="00BF0A5B" w14:paraId="398F7BFB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A59C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30CB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SII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CD2F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6A7A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0,484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960B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492,229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F4FA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2.246</w:t>
            </w:r>
          </w:p>
        </w:tc>
      </w:tr>
      <w:tr w:rsidR="00AC1303" w:rsidRPr="00BF0A5B" w14:paraId="63024B3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941C8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167646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44D7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CDFF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0,484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8EBB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402,216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85F7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8.871</w:t>
            </w:r>
          </w:p>
        </w:tc>
      </w:tr>
      <w:tr w:rsidR="00AC1303" w:rsidRPr="00BF0A5B" w14:paraId="0450BEC0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0C5CA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4BBDD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0053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56D9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0,484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A2CC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823,260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55A2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9.175</w:t>
            </w:r>
          </w:p>
        </w:tc>
      </w:tr>
      <w:tr w:rsidR="00AC1303" w:rsidRPr="00BF0A5B" w14:paraId="5FB581C1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B275F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6335C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2F8F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62E9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0,483,553,14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6314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358,050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DED4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9.810</w:t>
            </w:r>
          </w:p>
        </w:tc>
      </w:tr>
      <w:tr w:rsidR="00AC1303" w:rsidRPr="00BF0A5B" w14:paraId="35A8A7A7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FC0B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068F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CA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7D90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E6AD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655,01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6817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1,275,070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1A2A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9.336</w:t>
            </w:r>
          </w:p>
        </w:tc>
      </w:tr>
      <w:tr w:rsidR="00AC1303" w:rsidRPr="00BF0A5B" w14:paraId="63D232EF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34815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51DD7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ACED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CE99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655,01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917A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2,005,64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D091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.293</w:t>
            </w:r>
          </w:p>
        </w:tc>
      </w:tr>
      <w:tr w:rsidR="00AC1303" w:rsidRPr="00BF0A5B" w14:paraId="40118366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F8DF9B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A6FC8D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36C6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1F08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23,275,05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5275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1,280,505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3D6B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6.271</w:t>
            </w:r>
          </w:p>
        </w:tc>
      </w:tr>
      <w:tr w:rsidR="00AC1303" w:rsidRPr="00BF0A5B" w14:paraId="75254B16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EAB41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0D01D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BB92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B855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22,042,299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6D82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2,124,227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E6A6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7.453</w:t>
            </w:r>
          </w:p>
        </w:tc>
      </w:tr>
      <w:tr w:rsidR="00AC1303" w:rsidRPr="00BF0A5B" w14:paraId="1C6D48F6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E6F0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5FF8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NI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91A1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BA13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8,648,656,458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50DF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420,356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61CD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4.364</w:t>
            </w:r>
          </w:p>
        </w:tc>
      </w:tr>
      <w:tr w:rsidR="00AC1303" w:rsidRPr="00BF0A5B" w14:paraId="3A071BD3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94CB9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52A7D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C8F2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BEA8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8,648,656,458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0714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903,454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70BA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0.642</w:t>
            </w:r>
          </w:p>
        </w:tc>
      </w:tr>
      <w:tr w:rsidR="00AC1303" w:rsidRPr="00BF0A5B" w14:paraId="56C7440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C347CB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A5FDE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B5C5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351D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8,648,656,458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8BC0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450,234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2B85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1.420</w:t>
            </w:r>
          </w:p>
        </w:tc>
      </w:tr>
      <w:tr w:rsidR="00AC1303" w:rsidRPr="00BF0A5B" w14:paraId="4BB90272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8A0A5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BAF21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5167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BDE7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8,462,169,893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1A7F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534,647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6500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4.531</w:t>
            </w:r>
          </w:p>
        </w:tc>
      </w:tr>
      <w:tr w:rsidR="00AC1303" w:rsidRPr="00BF0A5B" w14:paraId="3F4CB245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FAA7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AF23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RI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B0C2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E553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23,345,81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6F98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798,699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FFA9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8.575</w:t>
            </w:r>
          </w:p>
        </w:tc>
      </w:tr>
      <w:tr w:rsidR="00AC1303" w:rsidRPr="00BF0A5B" w14:paraId="4A1AEEA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5FC4E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10ADFB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F192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5A68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23,345,81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2132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2,856,556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5D36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3.180</w:t>
            </w:r>
          </w:p>
        </w:tc>
      </w:tr>
      <w:tr w:rsidR="00AC1303" w:rsidRPr="00BF0A5B" w14:paraId="2EEFB359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42625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C3B67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BCDA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DFC2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51,558,678,941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0292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2,371,759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6CE9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3.901</w:t>
            </w:r>
          </w:p>
        </w:tc>
      </w:tr>
      <w:tr w:rsidR="00AC1303" w:rsidRPr="00BF0A5B" w14:paraId="7AF73790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C01DE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48B03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DF54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71B2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50,043,411,587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88A4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3,516,745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D454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2.665</w:t>
            </w:r>
          </w:p>
        </w:tc>
      </w:tr>
      <w:tr w:rsidR="00AC1303" w:rsidRPr="00BF0A5B" w14:paraId="69BCCD6A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B84C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27F1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CPIN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3893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43C0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6,398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0B19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19,767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9B2C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36.915</w:t>
            </w:r>
          </w:p>
        </w:tc>
      </w:tr>
      <w:tr w:rsidR="00AC1303" w:rsidRPr="00BF0A5B" w14:paraId="7178D99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215A2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8BC98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E3D1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9A1E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6,398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4BD8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06,477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8079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9.418</w:t>
            </w:r>
          </w:p>
        </w:tc>
      </w:tr>
      <w:tr w:rsidR="00AC1303" w:rsidRPr="00BF0A5B" w14:paraId="5619FBD6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40619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ED329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A253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38E7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6,398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D6E5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04,228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F6DF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7.328</w:t>
            </w:r>
          </w:p>
        </w:tc>
      </w:tr>
      <w:tr w:rsidR="00AC1303" w:rsidRPr="00BF0A5B" w14:paraId="79668569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DF248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89E69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0705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1D37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6,398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AD96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58,669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3BF8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03.347</w:t>
            </w:r>
          </w:p>
        </w:tc>
      </w:tr>
      <w:tr w:rsidR="00AC1303" w:rsidRPr="00BF0A5B" w14:paraId="5BAE106A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90D5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1E11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ERAA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49CB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C502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3,19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C9D5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2,373,565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C3DD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.344</w:t>
            </w:r>
          </w:p>
        </w:tc>
      </w:tr>
      <w:tr w:rsidR="00AC1303" w:rsidRPr="00BF0A5B" w14:paraId="68CD030C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B8972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8AF16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B040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59E8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3,19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FD77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4,445,546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AE20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0.718</w:t>
            </w:r>
          </w:p>
        </w:tc>
      </w:tr>
      <w:tr w:rsidR="00AC1303" w:rsidRPr="00BF0A5B" w14:paraId="312A7475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FAD68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04B37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68FF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DAA2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5,95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4B08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932,533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623D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7.104</w:t>
            </w:r>
          </w:p>
        </w:tc>
      </w:tr>
      <w:tr w:rsidR="00AC1303" w:rsidRPr="00BF0A5B" w14:paraId="2CD5D485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C2758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24CC9B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A587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06DF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5,95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7D1C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462,148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6D35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4.513</w:t>
            </w:r>
          </w:p>
        </w:tc>
      </w:tr>
      <w:tr w:rsidR="00AC1303" w:rsidRPr="00BF0A5B" w14:paraId="3CDD0F5B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6C31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71BD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HMSP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4538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48FD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16,318,076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F47C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607,687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1963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91.411</w:t>
            </w:r>
          </w:p>
        </w:tc>
      </w:tr>
      <w:tr w:rsidR="00AC1303" w:rsidRPr="00BF0A5B" w14:paraId="0A95E6E9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A2D93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73236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2619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6ADA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16,318,076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0CAA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4,561,007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BC44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5.503</w:t>
            </w:r>
          </w:p>
        </w:tc>
      </w:tr>
      <w:tr w:rsidR="00AC1303" w:rsidRPr="00BF0A5B" w14:paraId="25920206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C8299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EFB75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903E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8A95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16,318,076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4327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63,680,3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0AEE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41.133</w:t>
            </w:r>
          </w:p>
        </w:tc>
      </w:tr>
      <w:tr w:rsidR="00AC1303" w:rsidRPr="00BF0A5B" w14:paraId="23DFF01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64659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9926CB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21FB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7DE3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16,318,076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4ADE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63,384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18E6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41.629</w:t>
            </w:r>
          </w:p>
        </w:tc>
      </w:tr>
      <w:tr w:rsidR="00AC1303" w:rsidRPr="00BF0A5B" w14:paraId="72EB594C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A558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01E9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CBP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18A8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D0FF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662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9B71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3,971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2CBA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4.101</w:t>
            </w:r>
          </w:p>
        </w:tc>
      </w:tr>
      <w:tr w:rsidR="00AC1303" w:rsidRPr="00BF0A5B" w14:paraId="1C83B708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CDA91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DC307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C3B0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0F6F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662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F853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315,626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6C29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6.949</w:t>
            </w:r>
          </w:p>
        </w:tc>
      </w:tr>
      <w:tr w:rsidR="00AC1303" w:rsidRPr="00BF0A5B" w14:paraId="74E14271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4116CC6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86AA9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C3C3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E515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662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31DC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0,121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ACE8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9.403</w:t>
            </w:r>
          </w:p>
        </w:tc>
      </w:tr>
      <w:tr w:rsidR="00AC1303" w:rsidRPr="00BF0A5B" w14:paraId="5E2E03F0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BED49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EDD80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663F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58F4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661,908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73E4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1,114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E458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7.992</w:t>
            </w:r>
          </w:p>
        </w:tc>
      </w:tr>
      <w:tr w:rsidR="00AC1303" w:rsidRPr="00BF0A5B" w14:paraId="21AD08C8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9FB5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lastRenderedPageBreak/>
              <w:t>11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CC4D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DF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89D2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2100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78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E9A9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26,499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E555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9.407</w:t>
            </w:r>
          </w:p>
        </w:tc>
      </w:tr>
      <w:tr w:rsidR="00AC1303" w:rsidRPr="00BF0A5B" w14:paraId="3ED9EC85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36A52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6A30A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9DAB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9CE4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78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BE54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97,337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8441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9.529</w:t>
            </w:r>
          </w:p>
        </w:tc>
      </w:tr>
      <w:tr w:rsidR="00AC1303" w:rsidRPr="00BF0A5B" w14:paraId="5AED16F9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5377F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2D394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B6C1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EFF5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78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62A3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40,005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E144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2.712</w:t>
            </w:r>
          </w:p>
        </w:tc>
      </w:tr>
      <w:tr w:rsidR="00AC1303" w:rsidRPr="00BF0A5B" w14:paraId="0F04ED6C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97425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DA104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F3E7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D6BA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780,426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78D2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87,661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F06C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.789</w:t>
            </w:r>
          </w:p>
        </w:tc>
      </w:tr>
      <w:tr w:rsidR="00AC1303" w:rsidRPr="00BF0A5B" w14:paraId="0E21E816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500E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F9DD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KP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8173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FF44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5,470,982,941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BD47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   103,888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380D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2.662</w:t>
            </w:r>
          </w:p>
        </w:tc>
      </w:tr>
      <w:tr w:rsidR="00AC1303" w:rsidRPr="00BF0A5B" w14:paraId="34FF8395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D147C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BB17C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AE9A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2A1C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5,470,982,941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44D2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   288,863,3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04AB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.940</w:t>
            </w:r>
          </w:p>
        </w:tc>
      </w:tr>
      <w:tr w:rsidR="00AC1303" w:rsidRPr="00BF0A5B" w14:paraId="4A2DD04F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67C5F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218E16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4AC2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DE71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5,470,982,941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6D50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   132,222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7B45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1.377</w:t>
            </w:r>
          </w:p>
        </w:tc>
      </w:tr>
      <w:tr w:rsidR="00AC1303" w:rsidRPr="00BF0A5B" w14:paraId="7F6C3405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9D3FB6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A2213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18E6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1DC1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5,470,982,941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4444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232A31"/>
                <w:sz w:val="24"/>
                <w:szCs w:val="24"/>
                <w:lang w:eastAsia="en-ID"/>
              </w:rPr>
              <w:t xml:space="preserve">            104,302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D2CC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2.453</w:t>
            </w:r>
          </w:p>
        </w:tc>
      </w:tr>
      <w:tr w:rsidR="00AC1303" w:rsidRPr="00BF0A5B" w14:paraId="4400C6E8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4A09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0EB8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TP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7DEC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A382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3,681,231,699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840E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110,356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E9B8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3.358</w:t>
            </w:r>
          </w:p>
        </w:tc>
      </w:tr>
      <w:tr w:rsidR="00AC1303" w:rsidRPr="00BF0A5B" w14:paraId="46D9A9C8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DB95B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0B426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E665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A09E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3,681,231,699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AB00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221,008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F862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.656</w:t>
            </w:r>
          </w:p>
        </w:tc>
      </w:tr>
      <w:tr w:rsidR="00AC1303" w:rsidRPr="00BF0A5B" w14:paraId="4B8FE695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5338E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BB725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EBE8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F7CF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3,549,811,099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8B26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304,549,7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090C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.656</w:t>
            </w:r>
          </w:p>
        </w:tc>
      </w:tr>
      <w:tr w:rsidR="00AC1303" w:rsidRPr="00BF0A5B" w14:paraId="2211EE96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8DC15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3FE17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902B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A360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    3,431,073,399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81EB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 xml:space="preserve">            197,855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FEAD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7.341</w:t>
            </w:r>
          </w:p>
        </w:tc>
      </w:tr>
      <w:tr w:rsidR="00AC1303" w:rsidRPr="00BF0A5B" w14:paraId="3A2B8BE0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AC33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FDCD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TMG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7DF0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2D40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1,129,925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BC50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7,287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2DD9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0.303</w:t>
            </w:r>
          </w:p>
        </w:tc>
      </w:tr>
      <w:tr w:rsidR="00AC1303" w:rsidRPr="00BF0A5B" w14:paraId="5DEF2992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A1D5B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8F8C1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E2F5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9EB8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1,129,925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E51B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64,173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2D7D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.883</w:t>
            </w:r>
          </w:p>
        </w:tc>
      </w:tr>
      <w:tr w:rsidR="00AC1303" w:rsidRPr="00BF0A5B" w14:paraId="66AC25B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1AB768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FAE3C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2133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782A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1,129,925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C864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9,167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744E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.981</w:t>
            </w:r>
          </w:p>
        </w:tc>
      </w:tr>
      <w:tr w:rsidR="00AC1303" w:rsidRPr="00BF0A5B" w14:paraId="3661E12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2FD3B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DA057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FCAE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77CE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1,129,925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0396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7,675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641A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9.991</w:t>
            </w:r>
          </w:p>
        </w:tc>
      </w:tr>
      <w:tr w:rsidR="00AC1303" w:rsidRPr="00BF0A5B" w14:paraId="3BFADB68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D56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242B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KLBF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5EA6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D4FC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6,875,122,11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B26A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399,682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734A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7.281</w:t>
            </w:r>
          </w:p>
        </w:tc>
      </w:tr>
      <w:tr w:rsidR="00AC1303" w:rsidRPr="00BF0A5B" w14:paraId="5EBCFE4B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BFF33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E2FF1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0FB5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6CDE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6,872,947,11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5476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999,311,7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1B86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.905</w:t>
            </w:r>
          </w:p>
        </w:tc>
      </w:tr>
      <w:tr w:rsidR="00AC1303" w:rsidRPr="00BF0A5B" w14:paraId="5DDD9161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74752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BE9D26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FA80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ECE4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6,872,947,11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BF4D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758,672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D031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1.783</w:t>
            </w:r>
          </w:p>
        </w:tc>
      </w:tr>
      <w:tr w:rsidR="00AC1303" w:rsidRPr="00BF0A5B" w14:paraId="2FE04596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1F1D4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B28A2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BD5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B4FC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46,875,122,11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F6BD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627,141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8F0F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4.744</w:t>
            </w:r>
          </w:p>
        </w:tc>
      </w:tr>
      <w:tr w:rsidR="00AC1303" w:rsidRPr="00BF0A5B" w14:paraId="53287C9E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A64E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D005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PGAS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2624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0BD0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242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12FE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707,154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69F4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4.281</w:t>
            </w:r>
          </w:p>
        </w:tc>
      </w:tr>
      <w:tr w:rsidR="00AC1303" w:rsidRPr="00BF0A5B" w14:paraId="221B299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41AAD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43D41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C7C5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A73A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242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40FB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5,961,201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C642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.067</w:t>
            </w:r>
          </w:p>
        </w:tc>
      </w:tr>
      <w:tr w:rsidR="00AC1303" w:rsidRPr="00BF0A5B" w14:paraId="1618240C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17AEF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A0388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4B9F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EA09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242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4216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766,513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2C7D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3.723</w:t>
            </w:r>
          </w:p>
        </w:tc>
      </w:tr>
      <w:tr w:rsidR="00AC1303" w:rsidRPr="00BF0A5B" w14:paraId="48FEAC61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2B9DA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4BD97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2CD9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5595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24,241,508,196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14FC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594,088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D36D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0.805</w:t>
            </w:r>
          </w:p>
        </w:tc>
      </w:tr>
      <w:tr w:rsidR="00AC1303" w:rsidRPr="00BF0A5B" w14:paraId="3997AAEE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7D4E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EE58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PTBA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8369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35B2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190,363,25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CE39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396,413,1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53FA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8.229</w:t>
            </w:r>
          </w:p>
        </w:tc>
      </w:tr>
      <w:tr w:rsidR="00AC1303" w:rsidRPr="00BF0A5B" w14:paraId="4AB78672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854E6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1D3BA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7448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C990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184,061,25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68A6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566,414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8D02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.140</w:t>
            </w:r>
          </w:p>
        </w:tc>
      </w:tr>
      <w:tr w:rsidR="00AC1303" w:rsidRPr="00BF0A5B" w14:paraId="0692C13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ADA86A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22E50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8A3B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CA3F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487,209,35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A9BC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549,977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7473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0.887</w:t>
            </w:r>
          </w:p>
        </w:tc>
      </w:tr>
      <w:tr w:rsidR="00AC1303" w:rsidRPr="00BF0A5B" w14:paraId="548EC202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0B77C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FFFA5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DA0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68F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11,520,659,25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B080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49,565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FC82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.163</w:t>
            </w:r>
          </w:p>
        </w:tc>
      </w:tr>
      <w:tr w:rsidR="00AC1303" w:rsidRPr="00BF0A5B" w14:paraId="7E767F23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59CF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3B28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SMGR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5D0F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E9CB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5,931,52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E5A5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3,119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D8BB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3.698</w:t>
            </w:r>
          </w:p>
        </w:tc>
      </w:tr>
      <w:tr w:rsidR="00AC1303" w:rsidRPr="00BF0A5B" w14:paraId="1525623F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F86BB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49D54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6DCC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19B8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5,931,52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8A24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05,168,9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71B0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6.400</w:t>
            </w:r>
          </w:p>
        </w:tc>
      </w:tr>
      <w:tr w:rsidR="00AC1303" w:rsidRPr="00BF0A5B" w14:paraId="315C023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36B81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40525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2EE1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44A6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5,931,52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678A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404,395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E890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4.668</w:t>
            </w:r>
          </w:p>
        </w:tc>
      </w:tr>
      <w:tr w:rsidR="00AC1303" w:rsidRPr="00BF0A5B" w14:paraId="67505C52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CE2A6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3CDE1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13F8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EB46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6,751,540,089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A7F4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75,469,247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257D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.509</w:t>
            </w:r>
          </w:p>
        </w:tc>
      </w:tr>
      <w:tr w:rsidR="00AC1303" w:rsidRPr="00BF0A5B" w14:paraId="760A3A12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29CB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3EE8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2922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DA53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9,062,216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891B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603,330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AE5A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1.785</w:t>
            </w:r>
          </w:p>
        </w:tc>
      </w:tr>
      <w:tr w:rsidR="00AC1303" w:rsidRPr="00BF0A5B" w14:paraId="650D37BC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62BA08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87713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E25B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8C1C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9,062,216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EDE4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4,347,815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18A8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.784</w:t>
            </w:r>
          </w:p>
        </w:tc>
      </w:tr>
      <w:tr w:rsidR="00AC1303" w:rsidRPr="00BF0A5B" w14:paraId="29C7F858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20127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706F8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2D51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5F81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9,062,216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CA78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858,238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315C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3.310</w:t>
            </w:r>
          </w:p>
        </w:tc>
      </w:tr>
      <w:tr w:rsidR="00AC1303" w:rsidRPr="00BF0A5B" w14:paraId="2FD2DAE1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8F1B8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1F5EB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2CB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B0B5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99,062,216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F5AA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3,213,005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4B1B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0.832</w:t>
            </w:r>
          </w:p>
        </w:tc>
      </w:tr>
      <w:tr w:rsidR="00AC1303" w:rsidRPr="00BF0A5B" w14:paraId="06502702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3A71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E879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UNTR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431A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0A07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3,73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7D64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58,522,7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5649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3.736</w:t>
            </w:r>
          </w:p>
        </w:tc>
      </w:tr>
      <w:tr w:rsidR="00AC1303" w:rsidRPr="00BF0A5B" w14:paraId="6496BFFE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F535C4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1C8955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D2F4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BE03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3,73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51F4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18,806,7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CDDD3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1.396</w:t>
            </w:r>
          </w:p>
        </w:tc>
      </w:tr>
      <w:tr w:rsidR="00AC1303" w:rsidRPr="00BF0A5B" w14:paraId="2FCA6C48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50530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8E38FD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D2F0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1253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3,73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C648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82,232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94A7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5.359</w:t>
            </w:r>
          </w:p>
        </w:tc>
      </w:tr>
      <w:tr w:rsidR="00AC1303" w:rsidRPr="00BF0A5B" w14:paraId="3F8E48D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A8D0B7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5BA5B0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04D6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5EA4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3,730,135,136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A077A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120,892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DB10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0.855</w:t>
            </w:r>
          </w:p>
        </w:tc>
      </w:tr>
      <w:tr w:rsidR="00AC1303" w:rsidRPr="00BF0A5B" w14:paraId="12D11EBC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D4961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4FE5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UNVR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DD28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2621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7,63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A703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03,155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FAF9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7.557</w:t>
            </w:r>
          </w:p>
        </w:tc>
      </w:tr>
      <w:tr w:rsidR="00AC1303" w:rsidRPr="00BF0A5B" w14:paraId="6DFD862A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94E012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650136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C3308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E9F8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8,15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23C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330,117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A81A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5.565</w:t>
            </w:r>
          </w:p>
        </w:tc>
      </w:tr>
      <w:tr w:rsidR="00AC1303" w:rsidRPr="00BF0A5B" w14:paraId="34A606CF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10DB91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C414A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A2A3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2FD2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8,15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7050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334,546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8D66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4.035</w:t>
            </w:r>
          </w:p>
        </w:tc>
      </w:tr>
      <w:tr w:rsidR="00AC1303" w:rsidRPr="00BF0A5B" w14:paraId="586E1648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60016C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237E59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30EA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6BD5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38,150,00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B93A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52,791,4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CDCC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0.915</w:t>
            </w:r>
          </w:p>
        </w:tc>
      </w:tr>
      <w:tr w:rsidR="00AC1303" w:rsidRPr="00BF0A5B" w14:paraId="1DD78A76" w14:textId="77777777" w:rsidTr="00D83302">
        <w:trPr>
          <w:trHeight w:val="20"/>
        </w:trPr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9A22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23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E450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WIKA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BD4D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23DF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969,95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0D79E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341,747,5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CB7E5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6.247</w:t>
            </w:r>
          </w:p>
        </w:tc>
      </w:tr>
      <w:tr w:rsidR="00AC1303" w:rsidRPr="00BF0A5B" w14:paraId="4841D7EF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E7822B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799963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E6F36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D5B62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969,95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7A69B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1,468,003,8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F404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.110</w:t>
            </w:r>
          </w:p>
        </w:tc>
      </w:tr>
      <w:tr w:rsidR="00AC1303" w:rsidRPr="00BF0A5B" w14:paraId="37CDA237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05B448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E1FA6E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14AB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C38F4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969,950,0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1C6C0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498,550,2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292FD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7.992</w:t>
            </w:r>
          </w:p>
        </w:tc>
      </w:tr>
      <w:tr w:rsidR="00AC1303" w:rsidRPr="00BF0A5B" w14:paraId="085F161D" w14:textId="77777777" w:rsidTr="00D83302">
        <w:trPr>
          <w:trHeight w:val="20"/>
        </w:trPr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D4FB8F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C39D28" w14:textId="77777777" w:rsidR="00AC1303" w:rsidRPr="00BF0A5B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0B2D7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9BB7F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    8,969,951,372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AC55C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 xml:space="preserve">            211,936,600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4C89" w14:textId="77777777" w:rsidR="00AC1303" w:rsidRPr="00BF0A5B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BF0A5B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2.324</w:t>
            </w:r>
          </w:p>
        </w:tc>
      </w:tr>
    </w:tbl>
    <w:p w14:paraId="42E0110E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28FB1A9B" w14:textId="77777777" w:rsidR="00AC1303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bookmarkStart w:id="8" w:name="_Toc139532065"/>
      <w:r w:rsidRPr="00C002B5">
        <w:rPr>
          <w:rFonts w:ascii="Times New Roman" w:hAnsi="Times New Roman"/>
          <w:noProof/>
          <w:sz w:val="28"/>
          <w:szCs w:val="28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558E2B9" wp14:editId="0DFE99DE">
                <wp:simplePos x="0" y="0"/>
                <wp:positionH relativeFrom="column">
                  <wp:posOffset>825500</wp:posOffset>
                </wp:positionH>
                <wp:positionV relativeFrom="paragraph">
                  <wp:posOffset>326390</wp:posOffset>
                </wp:positionV>
                <wp:extent cx="2425065" cy="747395"/>
                <wp:effectExtent l="0" t="0" r="13335" b="14605"/>
                <wp:wrapNone/>
                <wp:docPr id="1574657435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25065" cy="7473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4FF6D17" w14:textId="77777777" w:rsidR="00AC1303" w:rsidRPr="007B0361" w:rsidRDefault="00AC1303" w:rsidP="00AC1303">
                            <w:pPr>
                              <w:spacing w:after="0" w:line="276" w:lineRule="auto"/>
                              <w:rPr>
                                <w:rFonts w:ascii="Times New Roman" w:eastAsia="Times New Roman" w:hAnsi="Times New Roman"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</w:pPr>
                            <w:proofErr w:type="spellStart"/>
                            <w:r w:rsidRPr="007B0361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Spread</w:t>
                            </w:r>
                            <w:r w:rsidRPr="007B0361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>it</w:t>
                            </w:r>
                            <w:proofErr w:type="spellEnd"/>
                            <w:r>
                              <w:rPr>
                                <w:rFonts w:ascii="Times New Roman" w:eastAsia="Times New Roman" w:hAnsi="Times New Roman"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 xml:space="preserve"> </w:t>
                            </w:r>
                            <m:oMath>
                              <m: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vertAlign w:val="subscript"/>
                                  <w:lang w:eastAsia="en-ID"/>
                                </w:rPr>
                                <m:t>=</m:t>
                              </m:r>
                            </m:oMath>
                          </w:p>
                          <w:p w14:paraId="5608C5B9" w14:textId="77777777" w:rsidR="00AC1303" w:rsidRDefault="00AC1303" w:rsidP="00AC1303">
                            <m:oMathPara>
                              <m:oMath>
                                <m: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vertAlign w:val="subscript"/>
                                    <w:lang w:eastAsia="en-ID"/>
                                  </w:rPr>
                                  <m:t xml:space="preserve"> </m:t>
                                </m:r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eastAsia="Times New Roman" w:hAnsi="Cambria Math"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</m:ctrlPr>
                                  </m:dPr>
                                  <m:e>
                                    <m:nary>
                                      <m:naryPr>
                                        <m:chr m:val="∑"/>
                                        <m:limLoc m:val="subSup"/>
                                        <m:ctrlPr>
                                          <w:rPr>
                                            <w:rFonts w:ascii="Cambria Math" w:eastAsia="Times New Roman" w:hAnsi="Cambria Math"/>
                                            <w:i/>
                                            <w:iCs/>
                                            <w:color w:val="000000"/>
                                            <w:sz w:val="24"/>
                                            <w:szCs w:val="24"/>
                                            <w:vertAlign w:val="subscript"/>
                                            <w:lang w:eastAsia="en-ID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eastAsia="Times New Roman" w:hAnsi="Cambria Math"/>
                                            <w:color w:val="000000"/>
                                            <w:sz w:val="24"/>
                                            <w:szCs w:val="24"/>
                                            <w:vertAlign w:val="subscript"/>
                                            <w:lang w:eastAsia="en-ID"/>
                                          </w:rPr>
                                          <m:t>t=1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eastAsia="Times New Roman" w:hAnsi="Cambria Math"/>
                                            <w:color w:val="000000"/>
                                            <w:sz w:val="24"/>
                                            <w:szCs w:val="24"/>
                                            <w:vertAlign w:val="subscript"/>
                                            <w:lang w:eastAsia="en-ID"/>
                                          </w:rPr>
                                          <m:t>N</m:t>
                                        </m:r>
                                      </m:sup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="Times New Roman" w:hAnsi="Cambria Math"/>
                                                <w:i/>
                                                <w:iCs/>
                                                <w:color w:val="000000"/>
                                                <w:sz w:val="24"/>
                                                <w:szCs w:val="24"/>
                                                <w:vertAlign w:val="subscript"/>
                                                <w:lang w:eastAsia="en-ID"/>
                                              </w:rPr>
                                            </m:ctrlPr>
                                          </m:fPr>
                                          <m:num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Times New Roman" w:hAnsi="Cambria Math"/>
                                                    <w:i/>
                                                    <w:iCs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="Times New Roman" w:hAnsi="Cambria Math"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  <m:t>AS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="Times New Roman" w:hAnsi="Cambria Math"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  <m:t>it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Cambria Math" w:eastAsia="Times New Roman" w:hAnsi="Cambria Math"/>
                                                <w:color w:val="000000"/>
                                                <w:sz w:val="24"/>
                                                <w:szCs w:val="24"/>
                                                <w:vertAlign w:val="subscript"/>
                                                <w:lang w:eastAsia="en-ID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Times New Roman" w:hAnsi="Cambria Math"/>
                                                    <w:i/>
                                                    <w:iCs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="Times New Roman" w:hAnsi="Cambria Math"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  <m:t>BI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="Times New Roman" w:hAnsi="Cambria Math"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  <m:t>it</m:t>
                                                </m:r>
                                              </m:sub>
                                            </m:sSub>
                                          </m:num>
                                          <m:den>
                                            <m:d>
                                              <m:dPr>
                                                <m:ctrlPr>
                                                  <w:rPr>
                                                    <w:rFonts w:ascii="Cambria Math" w:eastAsia="Times New Roman" w:hAnsi="Cambria Math"/>
                                                    <w:i/>
                                                    <w:iCs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</m:ctrlPr>
                                              </m:dPr>
                                              <m:e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eastAsia="Times New Roman" w:hAnsi="Cambria Math"/>
                                                        <w:i/>
                                                        <w:iCs/>
                                                        <w:color w:val="000000"/>
                                                        <w:sz w:val="24"/>
                                                        <w:szCs w:val="24"/>
                                                        <w:vertAlign w:val="subscript"/>
                                                        <w:lang w:eastAsia="en-ID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eastAsia="Times New Roman" w:hAnsi="Cambria Math"/>
                                                        <w:color w:val="000000"/>
                                                        <w:sz w:val="24"/>
                                                        <w:szCs w:val="24"/>
                                                        <w:vertAlign w:val="subscript"/>
                                                        <w:lang w:eastAsia="en-ID"/>
                                                      </w:rPr>
                                                      <m:t>ASK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="Times New Roman" w:hAnsi="Cambria Math"/>
                                                        <w:color w:val="000000"/>
                                                        <w:sz w:val="24"/>
                                                        <w:szCs w:val="24"/>
                                                        <w:vertAlign w:val="subscript"/>
                                                        <w:lang w:eastAsia="en-ID"/>
                                                      </w:rPr>
                                                      <m:t>it</m:t>
                                                    </m:r>
                                                  </m:sub>
                                                </m:sSub>
                                                <m:r>
                                                  <w:rPr>
                                                    <w:rFonts w:ascii="Cambria Math" w:eastAsia="Times New Roman" w:hAnsi="Cambria Math"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vertAlign w:val="subscript"/>
                                                    <w:lang w:eastAsia="en-ID"/>
                                                  </w:rPr>
                                                  <m:t>+</m:t>
                                                </m:r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eastAsia="Times New Roman" w:hAnsi="Cambria Math"/>
                                                        <w:i/>
                                                        <w:iCs/>
                                                        <w:color w:val="000000"/>
                                                        <w:sz w:val="24"/>
                                                        <w:szCs w:val="24"/>
                                                        <w:vertAlign w:val="subscript"/>
                                                        <w:lang w:eastAsia="en-ID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eastAsia="Times New Roman" w:hAnsi="Cambria Math"/>
                                                        <w:color w:val="000000"/>
                                                        <w:sz w:val="24"/>
                                                        <w:szCs w:val="24"/>
                                                        <w:vertAlign w:val="subscript"/>
                                                        <w:lang w:eastAsia="en-ID"/>
                                                      </w:rPr>
                                                      <m:t>BID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="Times New Roman" w:hAnsi="Cambria Math"/>
                                                        <w:color w:val="000000"/>
                                                        <w:sz w:val="24"/>
                                                        <w:szCs w:val="24"/>
                                                        <w:vertAlign w:val="subscript"/>
                                                        <w:lang w:eastAsia="en-ID"/>
                                                      </w:rPr>
                                                      <m:t>it</m:t>
                                                    </m:r>
                                                  </m:sub>
                                                </m:sSub>
                                              </m:e>
                                            </m:d>
                                            <m:r>
                                              <w:rPr>
                                                <w:rFonts w:ascii="Cambria Math" w:eastAsia="Times New Roman" w:hAnsi="Cambria Math"/>
                                                <w:color w:val="000000"/>
                                                <w:sz w:val="24"/>
                                                <w:szCs w:val="24"/>
                                                <w:vertAlign w:val="subscript"/>
                                                <w:lang w:eastAsia="en-ID"/>
                                              </w:rPr>
                                              <m:t>/2</m:t>
                                            </m:r>
                                          </m:den>
                                        </m:f>
                                      </m:e>
                                    </m:nary>
                                  </m:e>
                                </m:d>
                                <m: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vertAlign w:val="subscript"/>
                                    <w:lang w:eastAsia="en-ID"/>
                                  </w:rPr>
                                  <m:t>/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vertAlign w:val="subscript"/>
                                    <w:lang w:eastAsia="en-ID"/>
                                  </w:rPr>
                                  <m:t>N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558E2B9" id="Text Box 2" o:spid="_x0000_s1027" type="#_x0000_t202" style="position:absolute;margin-left:65pt;margin-top:25.7pt;width:190.95pt;height:58.8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" fillcolor="white [3201]" strokeweight=".5pt">
                <v:textbox>
                  <w:txbxContent>
                    <w:p w14:paraId="04FF6D17" w14:textId="77777777" w:rsidR="00AC1303" w:rsidRPr="007B0361" w:rsidRDefault="00AC1303" w:rsidP="00AC1303">
                      <w:pPr>
                        <w:spacing w:after="0" w:line="276" w:lineRule="auto"/>
                        <w:rPr>
                          <w:rFonts w:ascii="Times New Roman" w:eastAsia="Times New Roman" w:hAnsi="Times New Roman"/>
                          <w:i/>
                          <w:i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</w:pPr>
                      <w:proofErr w:type="spellStart"/>
                      <w:r w:rsidRPr="007B0361"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>Spread</w:t>
                      </w:r>
                      <w:r w:rsidRPr="007B0361"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>it</w:t>
                      </w:r>
                      <w:proofErr w:type="spellEnd"/>
                      <w:r>
                        <w:rPr>
                          <w:rFonts w:ascii="Times New Roman" w:eastAsia="Times New Roman" w:hAnsi="Times New Roman"/>
                          <w:i/>
                          <w:i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 xml:space="preserve"> </w:t>
                      </w:r>
                      <m:oMath>
                        <m:r>
                          <w:rPr>
                            <w:rFonts w:ascii="Cambria Math" w:eastAsia="Times New Roman" w:hAnsi="Cambria Math"/>
                            <w:color w:val="000000"/>
                            <w:sz w:val="24"/>
                            <w:szCs w:val="24"/>
                            <w:vertAlign w:val="subscript"/>
                            <w:lang w:eastAsia="en-ID"/>
                          </w:rPr>
                          <m:t>=</m:t>
                        </m:r>
                      </m:oMath>
                    </w:p>
                    <w:p w14:paraId="5608C5B9" w14:textId="77777777" w:rsidR="00AC1303" w:rsidRDefault="00AC1303" w:rsidP="00AC1303">
                      <m:oMathPara>
                        <m:oMath>
                          <m:r>
                            <w:rPr>
                              <w:rFonts w:ascii="Cambria Math" w:eastAsia="Times New Roman" w:hAnsi="Cambria Math"/>
                              <w:color w:val="000000"/>
                              <w:sz w:val="24"/>
                              <w:szCs w:val="24"/>
                              <w:vertAlign w:val="subscript"/>
                              <w:lang w:eastAsia="en-ID"/>
                            </w:rPr>
                            <m:t xml:space="preserve"> </m:t>
                          </m:r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eastAsia="Times New Roman" w:hAnsi="Cambria Math"/>
                                  <w:i/>
                                  <w:iCs/>
                                  <w:color w:val="000000"/>
                                  <w:sz w:val="24"/>
                                  <w:szCs w:val="24"/>
                                  <w:vertAlign w:val="subscript"/>
                                  <w:lang w:eastAsia="en-ID"/>
                                </w:rPr>
                              </m:ctrlPr>
                            </m:dPr>
                            <m:e>
                              <m:nary>
                                <m:naryPr>
                                  <m:chr m:val="∑"/>
                                  <m:limLoc m:val="subSup"/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iCs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</m:ctrlPr>
                                </m:naryPr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  <m:t>t=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Times New Roman" w:hAnsi="Cambria Math"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  <m:t>N</m:t>
                                  </m:r>
                                </m:sup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Times New Roman" w:hAnsi="Cambria Math"/>
                                          <w:i/>
                                          <w:iCs/>
                                          <w:color w:val="000000"/>
                                          <w:sz w:val="24"/>
                                          <w:szCs w:val="24"/>
                                          <w:vertAlign w:val="subscript"/>
                                          <w:lang w:eastAsia="en-ID"/>
                                        </w:rPr>
                                      </m:ctrlPr>
                                    </m:fPr>
                                    <m:num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AS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it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="Times New Roman" w:hAnsi="Cambria Math"/>
                                          <w:color w:val="000000"/>
                                          <w:sz w:val="24"/>
                                          <w:szCs w:val="24"/>
                                          <w:vertAlign w:val="subscript"/>
                                          <w:lang w:eastAsia="en-ID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BID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it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</m:ctrlPr>
                                        </m:d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eastAsia="Times New Roman" w:hAnsi="Cambria Math"/>
                                                  <w:i/>
                                                  <w:iCs/>
                                                  <w:color w:val="000000"/>
                                                  <w:sz w:val="24"/>
                                                  <w:szCs w:val="24"/>
                                                  <w:vertAlign w:val="subscript"/>
                                                  <w:lang w:eastAsia="en-ID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eastAsia="Times New Roman" w:hAnsi="Cambria Math"/>
                                                  <w:color w:val="000000"/>
                                                  <w:sz w:val="24"/>
                                                  <w:szCs w:val="24"/>
                                                  <w:vertAlign w:val="subscript"/>
                                                  <w:lang w:eastAsia="en-ID"/>
                                                </w:rPr>
                                                <m:t>AS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eastAsia="Times New Roman" w:hAnsi="Cambria Math"/>
                                                  <w:color w:val="000000"/>
                                                  <w:sz w:val="24"/>
                                                  <w:szCs w:val="24"/>
                                                  <w:vertAlign w:val="subscript"/>
                                                  <w:lang w:eastAsia="en-ID"/>
                                                </w:rPr>
                                                <m:t>it</m:t>
                                              </m:r>
                                            </m:sub>
                                          </m:sSub>
                                          <m: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+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eastAsia="Times New Roman" w:hAnsi="Cambria Math"/>
                                                  <w:i/>
                                                  <w:iCs/>
                                                  <w:color w:val="000000"/>
                                                  <w:sz w:val="24"/>
                                                  <w:szCs w:val="24"/>
                                                  <w:vertAlign w:val="subscript"/>
                                                  <w:lang w:eastAsia="en-ID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eastAsia="Times New Roman" w:hAnsi="Cambria Math"/>
                                                  <w:color w:val="000000"/>
                                                  <w:sz w:val="24"/>
                                                  <w:szCs w:val="24"/>
                                                  <w:vertAlign w:val="subscript"/>
                                                  <w:lang w:eastAsia="en-ID"/>
                                                </w:rPr>
                                                <m:t>BID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eastAsia="Times New Roman" w:hAnsi="Cambria Math"/>
                                                  <w:color w:val="000000"/>
                                                  <w:sz w:val="24"/>
                                                  <w:szCs w:val="24"/>
                                                  <w:vertAlign w:val="subscript"/>
                                                  <w:lang w:eastAsia="en-ID"/>
                                                </w:rPr>
                                                <m:t>it</m:t>
                                              </m:r>
                                            </m:sub>
                                          </m:sSub>
                                        </m:e>
                                      </m:d>
                                      <m:r>
                                        <w:rPr>
                                          <w:rFonts w:ascii="Cambria Math" w:eastAsia="Times New Roman" w:hAnsi="Cambria Math"/>
                                          <w:color w:val="000000"/>
                                          <w:sz w:val="24"/>
                                          <w:szCs w:val="24"/>
                                          <w:vertAlign w:val="subscript"/>
                                          <w:lang w:eastAsia="en-ID"/>
                                        </w:rPr>
                                        <m:t>/2</m:t>
                                      </m:r>
                                    </m:den>
                                  </m:f>
                                </m:e>
                              </m:nary>
                            </m:e>
                          </m:d>
                          <m:r>
                            <w:rPr>
                              <w:rFonts w:ascii="Cambria Math" w:eastAsia="Times New Roman" w:hAnsi="Cambria Math"/>
                              <w:color w:val="000000"/>
                              <w:sz w:val="24"/>
                              <w:szCs w:val="24"/>
                              <w:vertAlign w:val="subscript"/>
                              <w:lang w:eastAsia="en-ID"/>
                            </w:rPr>
                            <m:t>/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/>
                              <w:color w:val="000000"/>
                              <w:sz w:val="24"/>
                              <w:szCs w:val="24"/>
                              <w:vertAlign w:val="subscript"/>
                              <w:lang w:eastAsia="en-ID"/>
                            </w:rPr>
                            <m:t>N</m:t>
                          </m:r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Pr="00C002B5">
        <w:rPr>
          <w:rFonts w:ascii="Times New Roman" w:hAnsi="Times New Roman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sz w:val="24"/>
          <w:szCs w:val="24"/>
        </w:rPr>
        <w:fldChar w:fldCharType="begin"/>
      </w:r>
      <w:r w:rsidRPr="00C002B5">
        <w:rPr>
          <w:rFonts w:ascii="Times New Roman" w:hAnsi="Times New Roman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3</w:t>
      </w:r>
      <w:r w:rsidRPr="00C002B5">
        <w:rPr>
          <w:rFonts w:ascii="Times New Roman" w:hAnsi="Times New Roman"/>
          <w:sz w:val="24"/>
          <w:szCs w:val="24"/>
        </w:rPr>
        <w:fldChar w:fldCharType="end"/>
      </w:r>
      <w:r w:rsidRPr="00C002B5">
        <w:rPr>
          <w:rFonts w:ascii="Times New Roman" w:hAnsi="Times New Roman"/>
          <w:sz w:val="24"/>
          <w:szCs w:val="24"/>
        </w:rPr>
        <w:t>.</w:t>
      </w:r>
      <w:r w:rsidRPr="00C002B5">
        <w:rPr>
          <w:rFonts w:ascii="Times New Roman" w:hAnsi="Times New Roman"/>
          <w:sz w:val="28"/>
          <w:szCs w:val="28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/>
          <w:sz w:val="24"/>
          <w:szCs w:val="24"/>
        </w:rPr>
        <w:t>Perhit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F15769">
        <w:rPr>
          <w:rFonts w:ascii="Times New Roman" w:hAnsi="Times New Roman"/>
          <w:i/>
          <w:iCs/>
          <w:sz w:val="24"/>
          <w:szCs w:val="24"/>
        </w:rPr>
        <w:t>Bid-Ask Spread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19-2022</w:t>
      </w:r>
      <w:bookmarkEnd w:id="8"/>
    </w:p>
    <w:p w14:paraId="443881F4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46DE38B8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5632C4D5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tbl>
      <w:tblPr>
        <w:tblW w:w="9592" w:type="dxa"/>
        <w:tblInd w:w="-289" w:type="dxa"/>
        <w:tblLook w:val="04A0" w:firstRow="1" w:lastRow="0" w:firstColumn="1" w:lastColumn="0" w:noHBand="0" w:noVBand="1"/>
      </w:tblPr>
      <w:tblGrid>
        <w:gridCol w:w="524"/>
        <w:gridCol w:w="923"/>
        <w:gridCol w:w="840"/>
        <w:gridCol w:w="816"/>
        <w:gridCol w:w="827"/>
        <w:gridCol w:w="1292"/>
        <w:gridCol w:w="1004"/>
        <w:gridCol w:w="1122"/>
        <w:gridCol w:w="1357"/>
        <w:gridCol w:w="887"/>
      </w:tblGrid>
      <w:tr w:rsidR="00AC1303" w:rsidRPr="00E067BE" w14:paraId="5E31A647" w14:textId="77777777" w:rsidTr="00D83302">
        <w:trPr>
          <w:trHeight w:val="310"/>
          <w:tblHeader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5FEF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lang w:eastAsia="en-ID"/>
              </w:rPr>
              <w:t>No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4011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b/>
                <w:bCs/>
                <w:lang w:eastAsia="en-ID"/>
              </w:rPr>
              <w:t>Emiten</w:t>
            </w:r>
            <w:proofErr w:type="spellEnd"/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96B8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Tahun</w:t>
            </w:r>
            <w:proofErr w:type="spellEnd"/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DD9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Ask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17EB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Bid</w:t>
            </w:r>
          </w:p>
        </w:tc>
        <w:tc>
          <w:tcPr>
            <w:tcW w:w="12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73DD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Close Price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C81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Ask-Bi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32D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Ask+Bid</w:t>
            </w:r>
            <w:proofErr w:type="spellEnd"/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47F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(</w:t>
            </w:r>
            <w:proofErr w:type="spellStart"/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Ask+Bid</w:t>
            </w:r>
            <w:proofErr w:type="spellEnd"/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)/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CDC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BAS</w:t>
            </w:r>
          </w:p>
        </w:tc>
      </w:tr>
      <w:tr w:rsidR="00AC1303" w:rsidRPr="00E067BE" w14:paraId="138AF371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4D9B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</w:t>
            </w:r>
          </w:p>
        </w:tc>
        <w:tc>
          <w:tcPr>
            <w:tcW w:w="9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13F3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ADRO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2CC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CABE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AE5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9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C94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5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5A8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EDD3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04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A47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2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E1C2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27</w:t>
            </w:r>
          </w:p>
        </w:tc>
      </w:tr>
      <w:tr w:rsidR="00AC1303" w:rsidRPr="00E067BE" w14:paraId="33B4DC51" w14:textId="77777777" w:rsidTr="00D83302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A9DF6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ECA32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CBB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6F7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FB4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FE2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3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09B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91E1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91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3332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5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DB21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46</w:t>
            </w:r>
          </w:p>
        </w:tc>
      </w:tr>
      <w:tr w:rsidR="00AC1303" w:rsidRPr="00E067BE" w14:paraId="0C0D5A63" w14:textId="77777777" w:rsidTr="00D83302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74D45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03AB7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57FC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381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663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6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AEE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BA4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0B6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43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ED0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1127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97</w:t>
            </w:r>
          </w:p>
        </w:tc>
      </w:tr>
      <w:tr w:rsidR="00AC1303" w:rsidRPr="00E067BE" w14:paraId="5A6F3F54" w14:textId="77777777" w:rsidTr="00D83302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51399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1A52F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D4E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5B7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1C59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7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738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DB63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47A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64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613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96FB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62</w:t>
            </w:r>
          </w:p>
        </w:tc>
      </w:tr>
      <w:tr w:rsidR="00AC1303" w:rsidRPr="00E067BE" w14:paraId="7BF53429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D6B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2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CB1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ANTM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506A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E16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13B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3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C27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DCE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74D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8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09A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D73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19</w:t>
            </w:r>
          </w:p>
        </w:tc>
      </w:tr>
      <w:tr w:rsidR="00AC1303" w:rsidRPr="00E067BE" w14:paraId="088CE5FA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DEFDF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C0892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B44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116C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4D1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0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D4E9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3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D8AE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62CF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9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7B4E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4E6F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11</w:t>
            </w:r>
          </w:p>
        </w:tc>
      </w:tr>
      <w:tr w:rsidR="00AC1303" w:rsidRPr="00E067BE" w14:paraId="7FBC359F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5F584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4CB57D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557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BD5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32F2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3CC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6BD2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332C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5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F92D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15C3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0</w:t>
            </w:r>
          </w:p>
        </w:tc>
      </w:tr>
      <w:tr w:rsidR="00AC1303" w:rsidRPr="00E067BE" w14:paraId="0A310EDB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620E1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C2A56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F2F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A13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C217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DDD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4D0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CFC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0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B33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0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150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75</w:t>
            </w:r>
          </w:p>
        </w:tc>
      </w:tr>
      <w:tr w:rsidR="00AC1303" w:rsidRPr="00E067BE" w14:paraId="4B8A7CC3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3AC5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3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77C1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ASII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F78A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5A9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9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8D64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8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177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9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ADFC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8B5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8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338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9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6E2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45</w:t>
            </w:r>
          </w:p>
        </w:tc>
      </w:tr>
      <w:tr w:rsidR="00AC1303" w:rsidRPr="00E067BE" w14:paraId="00611257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AE12A9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2BD65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9DE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A95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C208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792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C29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81A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1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3711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5E2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65</w:t>
            </w:r>
          </w:p>
        </w:tc>
      </w:tr>
      <w:tr w:rsidR="00AC1303" w:rsidRPr="00E067BE" w14:paraId="355D0EA2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093AD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24376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D7F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3DD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713B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BBCA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036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990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4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0FD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3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001A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31</w:t>
            </w:r>
          </w:p>
        </w:tc>
      </w:tr>
      <w:tr w:rsidR="00AC1303" w:rsidRPr="00E067BE" w14:paraId="4E8789A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072CF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45446C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C65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DDA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BCE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6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399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29B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278E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4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5D00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A4B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75</w:t>
            </w:r>
          </w:p>
        </w:tc>
      </w:tr>
      <w:tr w:rsidR="00AC1303" w:rsidRPr="00E067BE" w14:paraId="1CE3D11E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802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4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BF6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BBCA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CA5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73E8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69F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7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19A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8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22C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65D5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39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8CB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1F2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075</w:t>
            </w:r>
          </w:p>
        </w:tc>
      </w:tr>
      <w:tr w:rsidR="00AC1303" w:rsidRPr="00E067BE" w14:paraId="600653CD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DA336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F20C0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3F8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B7B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8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C59D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F8F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7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4BE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F2A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5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18B3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67D6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48</w:t>
            </w:r>
          </w:p>
        </w:tc>
      </w:tr>
      <w:tr w:rsidR="00AC1303" w:rsidRPr="00E067BE" w14:paraId="27CD87CC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C9C8D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2A08F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6BC2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C14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B38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F7A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212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C4E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6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D7A5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A57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068</w:t>
            </w:r>
          </w:p>
        </w:tc>
      </w:tr>
      <w:tr w:rsidR="00AC1303" w:rsidRPr="00E067BE" w14:paraId="37ADAFE5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DF6BC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36CD3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BB6F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6B8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6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2D62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5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F76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5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CA8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6970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2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BB2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6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4F1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16</w:t>
            </w:r>
          </w:p>
        </w:tc>
      </w:tr>
      <w:tr w:rsidR="00AC1303" w:rsidRPr="00E067BE" w14:paraId="1221F461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1B5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5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D988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BBNI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1FC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25BE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9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DAF4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8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8F2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8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856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D1F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7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758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88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F5B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2</w:t>
            </w:r>
          </w:p>
        </w:tc>
      </w:tr>
      <w:tr w:rsidR="00AC1303" w:rsidRPr="00E067BE" w14:paraId="21A8AEF9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A8FA0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8D327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4E69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F7BB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3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9BF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1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0B8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1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E5E5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565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5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0E72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2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1AEB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20</w:t>
            </w:r>
          </w:p>
        </w:tc>
      </w:tr>
      <w:tr w:rsidR="00AC1303" w:rsidRPr="00E067BE" w14:paraId="2C617BAD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4D500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04515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182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F81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7F1A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F34A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44E2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6F3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4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1AA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726A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49</w:t>
            </w:r>
          </w:p>
        </w:tc>
      </w:tr>
      <w:tr w:rsidR="00AC1303" w:rsidRPr="00E067BE" w14:paraId="4537BEAA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D2747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CBB4A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F45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604C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2BD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2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BFA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2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384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015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85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1BF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26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E24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081</w:t>
            </w:r>
          </w:p>
        </w:tc>
      </w:tr>
      <w:tr w:rsidR="00AC1303" w:rsidRPr="00E067BE" w14:paraId="4DE36E3B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A568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6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639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BBRI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AE57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2AB4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4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185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36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A8C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4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C51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D0C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81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6680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4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10C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04</w:t>
            </w:r>
          </w:p>
        </w:tc>
      </w:tr>
      <w:tr w:rsidR="00AC1303" w:rsidRPr="00E067BE" w14:paraId="2EA3CD9B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089BB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A4B4E0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CDDA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0F0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2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07A0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3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5F93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7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6A6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679F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34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2CA9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290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92</w:t>
            </w:r>
          </w:p>
        </w:tc>
      </w:tr>
      <w:tr w:rsidR="00AC1303" w:rsidRPr="00E067BE" w14:paraId="5B1D625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137E9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ECE78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C3E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FED2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942A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6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E48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1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A9A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3919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2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B5C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AB4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95</w:t>
            </w:r>
          </w:p>
        </w:tc>
      </w:tr>
      <w:tr w:rsidR="00AC1303" w:rsidRPr="00E067BE" w14:paraId="7E7DD3E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52128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9D68A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3F36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DAD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9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513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87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1BC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94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615B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C769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82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E0F3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9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995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63</w:t>
            </w:r>
          </w:p>
        </w:tc>
      </w:tr>
      <w:tr w:rsidR="00AC1303" w:rsidRPr="00E067BE" w14:paraId="726FADD0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6B0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7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109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CPIN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467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663F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9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70C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CFC1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F081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74EF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4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D8B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7817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633</w:t>
            </w:r>
          </w:p>
        </w:tc>
      </w:tr>
      <w:tr w:rsidR="00AC1303" w:rsidRPr="00E067BE" w14:paraId="3870739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6C0C1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19584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C67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B913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DD11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3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AC2A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A91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A00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9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2D4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600F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63</w:t>
            </w:r>
          </w:p>
        </w:tc>
      </w:tr>
      <w:tr w:rsidR="00AC1303" w:rsidRPr="00E067BE" w14:paraId="76EA71E9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0EB8C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D47E9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A4D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32E0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AB6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9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947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9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8D49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03DD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9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00B5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9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FB3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68</w:t>
            </w:r>
          </w:p>
        </w:tc>
      </w:tr>
      <w:tr w:rsidR="00AC1303" w:rsidRPr="00E067BE" w14:paraId="472D2B2C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20FCC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8EC90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387E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1B2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8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ACC6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6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0DC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6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859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FE5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5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EFF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7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235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48</w:t>
            </w:r>
          </w:p>
        </w:tc>
      </w:tr>
      <w:tr w:rsidR="00AC1303" w:rsidRPr="00E067BE" w14:paraId="2B54BE39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E1E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8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DA9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ERAA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AFD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9CC3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5E6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54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D87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59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438C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401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23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EC8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6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F39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15</w:t>
            </w:r>
          </w:p>
        </w:tc>
      </w:tr>
      <w:tr w:rsidR="00AC1303" w:rsidRPr="00E067BE" w14:paraId="6B1908A6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126DC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09E8F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B5A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F09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3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9159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00</w:t>
            </w:r>
          </w:p>
        </w:tc>
        <w:tc>
          <w:tcPr>
            <w:tcW w:w="12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F5FA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69E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D45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53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D429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0145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574</w:t>
            </w:r>
          </w:p>
        </w:tc>
      </w:tr>
      <w:tr w:rsidR="00AC1303" w:rsidRPr="00E067BE" w14:paraId="2AFB5BE8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6DA73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B5AE6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02D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906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817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9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EDA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83B4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694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6AC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2AE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33</w:t>
            </w:r>
          </w:p>
        </w:tc>
      </w:tr>
      <w:tr w:rsidR="00AC1303" w:rsidRPr="00E067BE" w14:paraId="66CAF5BB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01A44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081F3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18E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5DD4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6D8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B27D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2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36D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CA6E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72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C30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FDC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11</w:t>
            </w:r>
          </w:p>
        </w:tc>
      </w:tr>
      <w:tr w:rsidR="00AC1303" w:rsidRPr="00E067BE" w14:paraId="7794084F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FA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9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5B1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HMSP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880B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F153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DE1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85C1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310B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515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2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FB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B68E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35</w:t>
            </w:r>
          </w:p>
        </w:tc>
      </w:tr>
      <w:tr w:rsidR="00AC1303" w:rsidRPr="00E067BE" w14:paraId="6B114473" w14:textId="77777777" w:rsidTr="00D83302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0FA6D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80BF4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5F4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1B0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8AD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05</w:t>
            </w:r>
          </w:p>
        </w:tc>
        <w:tc>
          <w:tcPr>
            <w:tcW w:w="12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B1E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05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2F10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5CB5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060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6F0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5FA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27</w:t>
            </w:r>
          </w:p>
        </w:tc>
      </w:tr>
      <w:tr w:rsidR="00AC1303" w:rsidRPr="00E067BE" w14:paraId="18195330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7BEB1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F76A6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A24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27A4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8E8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6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6F9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6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0C3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999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4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100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7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CEB3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54</w:t>
            </w:r>
          </w:p>
        </w:tc>
      </w:tr>
      <w:tr w:rsidR="00AC1303" w:rsidRPr="00E067BE" w14:paraId="3D8B6C15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990B9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5F623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702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6066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1B1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3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532E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EA1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061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9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BC8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BF4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95</w:t>
            </w:r>
          </w:p>
        </w:tc>
      </w:tr>
      <w:tr w:rsidR="00AC1303" w:rsidRPr="00E067BE" w14:paraId="0F749DEE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E2DA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0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B54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ICBP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4BA3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87FA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2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557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1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50C5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1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63A8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0CC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4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E40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2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DA6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11</w:t>
            </w:r>
          </w:p>
        </w:tc>
      </w:tr>
      <w:tr w:rsidR="00AC1303" w:rsidRPr="00E067BE" w14:paraId="1163E039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DB615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31409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6898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63F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5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ECFF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3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CE73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5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ECA1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C06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88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F6E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43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603F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91</w:t>
            </w:r>
          </w:p>
        </w:tc>
      </w:tr>
      <w:tr w:rsidR="00AC1303" w:rsidRPr="00E067BE" w14:paraId="4328214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9D9FF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0F3FA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960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A8F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7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B8C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6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A304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7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AAE8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6DE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3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F73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66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0A5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44</w:t>
            </w:r>
          </w:p>
        </w:tc>
      </w:tr>
      <w:tr w:rsidR="00AC1303" w:rsidRPr="00E067BE" w14:paraId="3FA5B32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90DCC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71DB0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BE8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3F5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1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A6E5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9195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CF3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940A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0FC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8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1250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73</w:t>
            </w:r>
          </w:p>
        </w:tc>
      </w:tr>
      <w:tr w:rsidR="00AC1303" w:rsidRPr="00E067BE" w14:paraId="3CC65911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637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1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8B2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INDF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F2D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24B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9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9A7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9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A8B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9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4FF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548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8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B86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9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597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063</w:t>
            </w:r>
          </w:p>
        </w:tc>
      </w:tr>
      <w:tr w:rsidR="00AC1303" w:rsidRPr="00E067BE" w14:paraId="3A2C52D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53BD5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93761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7299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4B8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9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8AD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401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8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13A5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701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6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36D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8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B0B4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0</w:t>
            </w:r>
          </w:p>
        </w:tc>
      </w:tr>
      <w:tr w:rsidR="00AC1303" w:rsidRPr="00E067BE" w14:paraId="3AD02A8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722CC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2C12F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FD38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21D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4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950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3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440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3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639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2A0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7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2947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36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5BA1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96</w:t>
            </w:r>
          </w:p>
        </w:tc>
      </w:tr>
      <w:tr w:rsidR="00AC1303" w:rsidRPr="00E067BE" w14:paraId="6A6674CC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FBEC0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9AE63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DC6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ABCD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8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C8A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AE7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B46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276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5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3FB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2E9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48</w:t>
            </w:r>
          </w:p>
        </w:tc>
      </w:tr>
      <w:tr w:rsidR="00AC1303" w:rsidRPr="00E067BE" w14:paraId="38A399D4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B9FD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2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F938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INKP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BAAA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E0E1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8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EC7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7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8B5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7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C36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FFC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5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ADB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78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EBC8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5</w:t>
            </w:r>
          </w:p>
        </w:tc>
      </w:tr>
      <w:tr w:rsidR="00AC1303" w:rsidRPr="00E067BE" w14:paraId="1C12E698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512D7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4AD53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2CA3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395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7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BB76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1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7CB1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4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7DE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802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9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E235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4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EA52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574</w:t>
            </w:r>
          </w:p>
        </w:tc>
      </w:tr>
      <w:tr w:rsidR="00AC1303" w:rsidRPr="00E067BE" w14:paraId="4400C270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2520C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661CD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C91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8082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E13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7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D9EC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8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0734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386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8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006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93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4348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72</w:t>
            </w:r>
          </w:p>
        </w:tc>
      </w:tr>
      <w:tr w:rsidR="00AC1303" w:rsidRPr="00E067BE" w14:paraId="5A1642EE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302BF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135E1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CD35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4CC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9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3381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7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B18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7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5F5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5F4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6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036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83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47A5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55</w:t>
            </w:r>
          </w:p>
        </w:tc>
      </w:tr>
      <w:tr w:rsidR="00AC1303" w:rsidRPr="00E067BE" w14:paraId="285F0FF0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290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3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A21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INTP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BBB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E3D3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E32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6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BFC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7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653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E24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6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3E2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501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89</w:t>
            </w:r>
          </w:p>
        </w:tc>
      </w:tr>
      <w:tr w:rsidR="00AC1303" w:rsidRPr="00E067BE" w14:paraId="24CBD54A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F330D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A5B35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D3D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7D3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64A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1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62B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4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D35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5FEA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86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7A89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B3A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80</w:t>
            </w:r>
          </w:p>
        </w:tc>
      </w:tr>
      <w:tr w:rsidR="00AC1303" w:rsidRPr="00E067BE" w14:paraId="558B96C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C22BE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1A593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C695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225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19C7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5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C5D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1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7AF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92A9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36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4C9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8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8FAD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65</w:t>
            </w:r>
          </w:p>
        </w:tc>
      </w:tr>
      <w:tr w:rsidR="00AC1303" w:rsidRPr="00E067BE" w14:paraId="472BEE8A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23D1C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34247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90E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D3F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E82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8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DCB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9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FCF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6BBD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1A0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93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A62C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26</w:t>
            </w:r>
          </w:p>
        </w:tc>
      </w:tr>
      <w:tr w:rsidR="00AC1303" w:rsidRPr="00E067BE" w14:paraId="0D92C862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B0F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4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32D6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ITMG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0ED3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9C81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5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E54D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2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A0D0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4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1C9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C36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7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60B8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3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4E49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64</w:t>
            </w:r>
          </w:p>
        </w:tc>
      </w:tr>
      <w:tr w:rsidR="00AC1303" w:rsidRPr="00E067BE" w14:paraId="7EAEAA21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1E024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4B7F1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69E6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66B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2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DF7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6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A52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8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04AD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50D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8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036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9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6D89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67</w:t>
            </w:r>
          </w:p>
        </w:tc>
      </w:tr>
      <w:tr w:rsidR="00AC1303" w:rsidRPr="00E067BE" w14:paraId="1163AA8C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C1BF6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D9C5B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1CBE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8240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0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AE2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F5C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4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8A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EBED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3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BC7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66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45A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75</w:t>
            </w:r>
          </w:p>
        </w:tc>
      </w:tr>
      <w:tr w:rsidR="00AC1303" w:rsidRPr="00E067BE" w14:paraId="624710FE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927B2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8A524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3CE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BBA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DC4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9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6BF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0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FF6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F33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84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33D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2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743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27</w:t>
            </w:r>
          </w:p>
        </w:tc>
      </w:tr>
      <w:tr w:rsidR="00AC1303" w:rsidRPr="00E067BE" w14:paraId="50DCA85F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3CF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5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AF7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KLBF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FF9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2CF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0AF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9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B0A3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2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2B1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0E7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21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C1D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5F0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87</w:t>
            </w:r>
          </w:p>
        </w:tc>
      </w:tr>
      <w:tr w:rsidR="00AC1303" w:rsidRPr="00E067BE" w14:paraId="18BD1090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34283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F8A34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D6D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F7E2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658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CA5F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8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8336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99AA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9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E485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8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A05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68</w:t>
            </w:r>
          </w:p>
        </w:tc>
      </w:tr>
      <w:tr w:rsidR="00AC1303" w:rsidRPr="00E067BE" w14:paraId="234750F1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31323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61246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E5FE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11A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410D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1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80D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1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26DE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0172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23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52F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1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27C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093</w:t>
            </w:r>
          </w:p>
        </w:tc>
      </w:tr>
      <w:tr w:rsidR="00AC1303" w:rsidRPr="00E067BE" w14:paraId="442D05D7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F9059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585C1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2410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512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ADA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4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7F34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9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C2B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FB4B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3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57B7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D94A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42</w:t>
            </w:r>
          </w:p>
        </w:tc>
      </w:tr>
      <w:tr w:rsidR="00AC1303" w:rsidRPr="00E067BE" w14:paraId="3E25D8C9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5E45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6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6CD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PGAS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842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7AE2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1F04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6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BBE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7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F14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12E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41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B06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6BBF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08</w:t>
            </w:r>
          </w:p>
        </w:tc>
      </w:tr>
      <w:tr w:rsidR="00AC1303" w:rsidRPr="00E067BE" w14:paraId="7A3AF15E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FA59A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4D61A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95B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831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E29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5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AFBA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5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61D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3ED5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39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5F9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9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ADE9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501</w:t>
            </w:r>
          </w:p>
        </w:tc>
      </w:tr>
      <w:tr w:rsidR="00AC1303" w:rsidRPr="00E067BE" w14:paraId="6A4D5425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4A962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6F9C3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853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E02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5206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A1F2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A43C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637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B20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8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BD9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80</w:t>
            </w:r>
          </w:p>
        </w:tc>
      </w:tr>
      <w:tr w:rsidR="00AC1303" w:rsidRPr="00E067BE" w14:paraId="49D27BBB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A1EE8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4877C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7D2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CF8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A9E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6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818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6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1DB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ED0E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54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210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7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7A5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13</w:t>
            </w:r>
          </w:p>
        </w:tc>
      </w:tr>
      <w:tr w:rsidR="00AC1303" w:rsidRPr="00E067BE" w14:paraId="5C5121D6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17F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7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64EA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PTBA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361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43B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BB43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4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DEAD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6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7F9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3D0B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34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B03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6AB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5</w:t>
            </w:r>
          </w:p>
        </w:tc>
      </w:tr>
      <w:tr w:rsidR="00AC1303" w:rsidRPr="00E067BE" w14:paraId="6413CE3D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8C048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969D9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774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D0A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8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AEFF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9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52F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81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AC8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730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67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D94B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8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F4A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17</w:t>
            </w:r>
          </w:p>
        </w:tc>
      </w:tr>
      <w:tr w:rsidR="00AC1303" w:rsidRPr="00E067BE" w14:paraId="12A92307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DBEB3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DBED9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63A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17E7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D2F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43E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1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B6C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F7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46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95D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E8B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0</w:t>
            </w:r>
          </w:p>
        </w:tc>
      </w:tr>
      <w:tr w:rsidR="00AC1303" w:rsidRPr="00E067BE" w14:paraId="56D9D421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B18B1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3229D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B8B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92CC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7C7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6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B7BF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69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F8F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F09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9E8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6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0D3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36</w:t>
            </w:r>
          </w:p>
        </w:tc>
      </w:tr>
      <w:tr w:rsidR="00AC1303" w:rsidRPr="00E067BE" w14:paraId="7E38B59A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BD0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18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969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SMGR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97C1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9BB3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3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036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8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2253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0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9AB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FEF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42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2CA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7C1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413</w:t>
            </w:r>
          </w:p>
        </w:tc>
      </w:tr>
      <w:tr w:rsidR="00AC1303" w:rsidRPr="00E067BE" w14:paraId="6180722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9BD96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F0BD1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389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DF0E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6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F90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3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116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4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681D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FC4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49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F75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2CF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81</w:t>
            </w:r>
          </w:p>
        </w:tc>
      </w:tr>
      <w:tr w:rsidR="00AC1303" w:rsidRPr="00E067BE" w14:paraId="256B6DD9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A7B1D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5E21A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DE5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5685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FE0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22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3046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2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DC9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AEF8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5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41A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2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F43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37</w:t>
            </w:r>
          </w:p>
        </w:tc>
      </w:tr>
      <w:tr w:rsidR="00AC1303" w:rsidRPr="00E067BE" w14:paraId="174BC8F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61DB4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25E42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F3A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EB5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6DD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381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37D8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290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322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472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61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18B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89</w:t>
            </w:r>
          </w:p>
        </w:tc>
      </w:tr>
      <w:tr w:rsidR="00AC1303" w:rsidRPr="00E067BE" w14:paraId="5ECBEDD9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8D0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lastRenderedPageBreak/>
              <w:t>19</w:t>
            </w:r>
          </w:p>
        </w:tc>
        <w:tc>
          <w:tcPr>
            <w:tcW w:w="9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6DC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TLKM</w:t>
            </w:r>
          </w:p>
        </w:tc>
        <w:tc>
          <w:tcPr>
            <w:tcW w:w="8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1CD3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A6C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3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358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70</w:t>
            </w:r>
          </w:p>
        </w:tc>
        <w:tc>
          <w:tcPr>
            <w:tcW w:w="12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918A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970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47D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1D98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00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3C0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481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50</w:t>
            </w:r>
          </w:p>
        </w:tc>
      </w:tr>
      <w:tr w:rsidR="00AC1303" w:rsidRPr="00E067BE" w14:paraId="21E74A71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70925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AB251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BC0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17A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4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7B5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31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A19E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31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1AF0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48B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73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AB7A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3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33C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27</w:t>
            </w:r>
          </w:p>
        </w:tc>
      </w:tr>
      <w:tr w:rsidR="00AC1303" w:rsidRPr="00E067BE" w14:paraId="76679B07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1FA20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988DC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33E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CBA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029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4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B0C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4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A206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900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17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EE30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841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0</w:t>
            </w:r>
          </w:p>
        </w:tc>
      </w:tr>
      <w:tr w:rsidR="00AC1303" w:rsidRPr="00E067BE" w14:paraId="524EAE5C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B3480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DF821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DCFA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4B8E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8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536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7BCA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C9C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241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5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C4AE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124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32</w:t>
            </w:r>
          </w:p>
        </w:tc>
      </w:tr>
      <w:tr w:rsidR="00AC1303" w:rsidRPr="00E067BE" w14:paraId="2B4B2EF8" w14:textId="77777777" w:rsidTr="00D83302">
        <w:trPr>
          <w:trHeight w:val="283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3D4F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20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ED8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UNTR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005B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7F6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7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2AF5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2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E665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52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9E6F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F2C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29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2C5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1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FAB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56</w:t>
            </w:r>
          </w:p>
        </w:tc>
      </w:tr>
      <w:tr w:rsidR="00AC1303" w:rsidRPr="00E067BE" w14:paraId="4015154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55A7F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18F68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6B6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4245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70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32F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5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0821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6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CEA4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397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35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24C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7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B18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05</w:t>
            </w:r>
          </w:p>
        </w:tc>
      </w:tr>
      <w:tr w:rsidR="00AC1303" w:rsidRPr="00E067BE" w14:paraId="57BD12EA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DD93F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814DE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6907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07D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8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946F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1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385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1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848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55E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495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52C8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4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A05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89</w:t>
            </w:r>
          </w:p>
        </w:tc>
      </w:tr>
      <w:tr w:rsidR="00AC1303" w:rsidRPr="00E067BE" w14:paraId="2076B1D8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8B708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67C20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A829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0E02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4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417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07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FBF3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07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788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364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247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1A28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623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51F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24</w:t>
            </w:r>
          </w:p>
        </w:tc>
      </w:tr>
      <w:tr w:rsidR="00AC1303" w:rsidRPr="00E067BE" w14:paraId="17B59DF9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169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21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6A9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UNVR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0AB9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302B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5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BF7E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29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D03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1F6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99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309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49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23D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29</w:t>
            </w:r>
          </w:p>
        </w:tc>
      </w:tr>
      <w:tr w:rsidR="00AC1303" w:rsidRPr="00E067BE" w14:paraId="402A38C3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7A17E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F2AB9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E8B9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F1D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5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7DA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5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D9A9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3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112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19C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490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89D3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74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42A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68</w:t>
            </w:r>
          </w:p>
        </w:tc>
      </w:tr>
      <w:tr w:rsidR="00AC1303" w:rsidRPr="00E067BE" w14:paraId="3102044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D05F3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E19AA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77C3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551F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6B14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1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C83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1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9FB9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646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28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954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1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686E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45</w:t>
            </w:r>
          </w:p>
        </w:tc>
      </w:tr>
      <w:tr w:rsidR="00AC1303" w:rsidRPr="00E067BE" w14:paraId="360E3C94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6A6EF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2F871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D7D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E222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7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08E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7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4D32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7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533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CF3C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948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1FA4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7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B6AD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69</w:t>
            </w:r>
          </w:p>
        </w:tc>
      </w:tr>
      <w:tr w:rsidR="00AC1303" w:rsidRPr="00E067BE" w14:paraId="4C6A3907" w14:textId="77777777" w:rsidTr="00D83302">
        <w:trPr>
          <w:trHeight w:val="3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6D3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22</w:t>
            </w:r>
          </w:p>
        </w:tc>
        <w:tc>
          <w:tcPr>
            <w:tcW w:w="92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8135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lang w:eastAsia="en-ID"/>
              </w:rPr>
              <w:t>WIKA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BE2E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C850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7E7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9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AE6C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9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461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D57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3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CEF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D49F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248</w:t>
            </w:r>
          </w:p>
        </w:tc>
      </w:tr>
      <w:tr w:rsidR="00AC1303" w:rsidRPr="00E067BE" w14:paraId="46127D82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1AAE4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9C2FA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E234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BC7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878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60D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98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F4BF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148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407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38C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5D67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541</w:t>
            </w:r>
          </w:p>
        </w:tc>
      </w:tr>
      <w:tr w:rsidR="00AC1303" w:rsidRPr="00E067BE" w14:paraId="40052C6E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65C6F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8F747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38E3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3820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16E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05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8809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0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ABA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965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24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D77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12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027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312</w:t>
            </w:r>
          </w:p>
        </w:tc>
      </w:tr>
      <w:tr w:rsidR="00AC1303" w:rsidRPr="00E067BE" w14:paraId="16C5ACBD" w14:textId="77777777" w:rsidTr="00D83302">
        <w:trPr>
          <w:trHeight w:val="31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865BC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92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7B45F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lang w:eastAsia="en-ID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723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20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1A7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676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0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EFE5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069C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7FC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1615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191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80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639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lang w:eastAsia="en-ID"/>
              </w:rPr>
              <w:t>0.0186</w:t>
            </w:r>
          </w:p>
        </w:tc>
      </w:tr>
    </w:tbl>
    <w:p w14:paraId="38808C54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369438CD" w14:textId="77777777" w:rsidR="00AC1303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6F53D27B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9" w:name="_Toc139532066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4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Perhitunga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r w:rsidRPr="00C002B5">
        <w:rPr>
          <w:rFonts w:ascii="Times New Roman" w:hAnsi="Times New Roman"/>
          <w:color w:val="auto"/>
          <w:sz w:val="24"/>
          <w:szCs w:val="24"/>
        </w:rPr>
        <w:t>Market Value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2019-2022</w:t>
      </w:r>
      <w:bookmarkEnd w:id="9"/>
    </w:p>
    <w:p w14:paraId="7DBEB9DB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B619823" wp14:editId="6A166349">
                <wp:simplePos x="0" y="0"/>
                <wp:positionH relativeFrom="column">
                  <wp:posOffset>279400</wp:posOffset>
                </wp:positionH>
                <wp:positionV relativeFrom="paragraph">
                  <wp:posOffset>9525</wp:posOffset>
                </wp:positionV>
                <wp:extent cx="3539490" cy="479425"/>
                <wp:effectExtent l="0" t="0" r="22860" b="15875"/>
                <wp:wrapNone/>
                <wp:docPr id="1904502887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39490" cy="4794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2CEB10F" w14:textId="77777777" w:rsidR="00AC1303" w:rsidRDefault="00AC1303" w:rsidP="00AC1303">
                            <w:pPr>
                              <w:jc w:val="center"/>
                            </w:pPr>
                            <w:proofErr w:type="spellStart"/>
                            <w:r w:rsidRPr="00CD410A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MV</w:t>
                            </w:r>
                            <w:r w:rsidRPr="00413E45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>it</w:t>
                            </w:r>
                            <w:proofErr w:type="spellEnd"/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vertAlign w:val="subscript"/>
                                  <w:lang w:eastAsia="en-ID"/>
                                </w:rPr>
                                <m:t>=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  <m:t>Closing Price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  <m:t>t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vertAlign w:val="subscript"/>
                                  <w:lang w:eastAsia="en-ID"/>
                                </w:rPr>
                                <m:t xml:space="preserve"> ×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/>
                                      <w:iCs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  <m:t>Shares Outstanding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Times New Roman" w:hAnsi="Cambria Math"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  <m:t>t</m:t>
                                  </m:r>
                                </m:sub>
                              </m:sSub>
                            </m:oMath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B619823" id="Text Box 3" o:spid="_x0000_s1028" type="#_x0000_t202" style="position:absolute;margin-left:22pt;margin-top:.75pt;width:278.7pt;height:37.75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" fillcolor="white [3201]" strokeweight=".5pt">
                <v:textbox>
                  <w:txbxContent>
                    <w:p w14:paraId="02CEB10F" w14:textId="77777777" w:rsidR="00AC1303" w:rsidRDefault="00AC1303" w:rsidP="00AC1303">
                      <w:pPr>
                        <w:jc w:val="center"/>
                      </w:pPr>
                      <w:proofErr w:type="spellStart"/>
                      <w:r w:rsidRPr="00CD410A"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>MV</w:t>
                      </w:r>
                      <w:r w:rsidRPr="00413E45"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>it</w:t>
                      </w:r>
                      <w:proofErr w:type="spellEnd"/>
                      <w:r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/>
                            <w:color w:val="000000"/>
                            <w:sz w:val="24"/>
                            <w:szCs w:val="24"/>
                            <w:vertAlign w:val="subscript"/>
                            <w:lang w:eastAsia="en-ID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m:t>Closing Price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color w:val="000000"/>
                            <w:sz w:val="24"/>
                            <w:szCs w:val="24"/>
                            <w:vertAlign w:val="subscript"/>
                            <w:lang w:eastAsia="en-ID"/>
                          </w:rPr>
                          <m:t xml:space="preserve"> ×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m:t>Shares Outstanding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m:t>t</m:t>
                            </m:r>
                          </m:sub>
                        </m:sSub>
                      </m:oMath>
                    </w:p>
                  </w:txbxContent>
                </v:textbox>
              </v:shape>
            </w:pict>
          </mc:Fallback>
        </mc:AlternateContent>
      </w:r>
    </w:p>
    <w:p w14:paraId="18ED0C75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tbl>
      <w:tblPr>
        <w:tblW w:w="8500" w:type="dxa"/>
        <w:tblLook w:val="04A0" w:firstRow="1" w:lastRow="0" w:firstColumn="1" w:lastColumn="0" w:noHBand="0" w:noVBand="1"/>
      </w:tblPr>
      <w:tblGrid>
        <w:gridCol w:w="510"/>
        <w:gridCol w:w="963"/>
        <w:gridCol w:w="960"/>
        <w:gridCol w:w="1500"/>
        <w:gridCol w:w="1960"/>
        <w:gridCol w:w="2610"/>
      </w:tblGrid>
      <w:tr w:rsidR="00AC1303" w:rsidRPr="003A3A6E" w14:paraId="6E004EEA" w14:textId="77777777" w:rsidTr="00D83302">
        <w:trPr>
          <w:trHeight w:val="540"/>
          <w:tblHeader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3AEC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4228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proofErr w:type="spellStart"/>
            <w:r w:rsidRPr="003A3A6E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Emiten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DEEB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3A3A6E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Tahun</w:t>
            </w:r>
            <w:proofErr w:type="spellEnd"/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B893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Closing Price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Rp)</w:t>
            </w:r>
          </w:p>
        </w:tc>
        <w:tc>
          <w:tcPr>
            <w:tcW w:w="1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BFFA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3A3A6E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Jumlah</w:t>
            </w:r>
            <w:proofErr w:type="spellEnd"/>
            <w:r w:rsidRPr="003A3A6E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aham </w:t>
            </w:r>
            <w:proofErr w:type="spellStart"/>
            <w:r w:rsidRPr="003A3A6E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Beredar</w:t>
            </w:r>
            <w:proofErr w:type="spellEnd"/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BD9D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Market Value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Rp)</w:t>
            </w:r>
          </w:p>
        </w:tc>
      </w:tr>
      <w:tr w:rsidR="00AC1303" w:rsidRPr="003A3A6E" w14:paraId="3F708343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049F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346C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DR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002C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7AA7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55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3821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1,985,962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213D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9,738,170,910,000</w:t>
            </w:r>
          </w:p>
        </w:tc>
      </w:tr>
      <w:tr w:rsidR="00AC1303" w:rsidRPr="003A3A6E" w14:paraId="185C47AB" w14:textId="77777777" w:rsidTr="00D83302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687EE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DA1EE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0E88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53DB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43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D519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1,985,962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F41C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5,739,925,660,000</w:t>
            </w:r>
          </w:p>
        </w:tc>
      </w:tr>
      <w:tr w:rsidR="00AC1303" w:rsidRPr="003A3A6E" w14:paraId="0F004721" w14:textId="77777777" w:rsidTr="00D83302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3617B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38312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27A1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189F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2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572A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1,985,962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C994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1,968,414,500,000</w:t>
            </w:r>
          </w:p>
        </w:tc>
      </w:tr>
      <w:tr w:rsidR="00AC1303" w:rsidRPr="003A3A6E" w14:paraId="40BE8170" w14:textId="77777777" w:rsidTr="00D83302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B581C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40590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4420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6C4C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8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7572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1,985,952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7B66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3,145,915,200,000</w:t>
            </w:r>
          </w:p>
        </w:tc>
      </w:tr>
      <w:tr w:rsidR="00AC1303" w:rsidRPr="003A3A6E" w14:paraId="03088055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879A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0F9C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C156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DC16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4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21E2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030,764,725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AC65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,185,842,369,000</w:t>
            </w:r>
          </w:p>
        </w:tc>
      </w:tr>
      <w:tr w:rsidR="00AC1303" w:rsidRPr="003A3A6E" w14:paraId="4A03629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2FE63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A0963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EB31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9324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93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B8F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030,764,725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1332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6,499,529,742,875</w:t>
            </w:r>
          </w:p>
        </w:tc>
      </w:tr>
      <w:tr w:rsidR="00AC1303" w:rsidRPr="003A3A6E" w14:paraId="6A44F5E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E9058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85F65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9446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1C52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2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49F8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030,764,725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84FA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4,069,220,631,250</w:t>
            </w:r>
          </w:p>
        </w:tc>
      </w:tr>
      <w:tr w:rsidR="00AC1303" w:rsidRPr="003A3A6E" w14:paraId="56BCFBD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99EA1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5B6726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F078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0651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98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1F84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4,031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F3B2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7,701,535,000,000</w:t>
            </w:r>
          </w:p>
        </w:tc>
      </w:tr>
      <w:tr w:rsidR="00AC1303" w:rsidRPr="003A3A6E" w14:paraId="39448DB7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65B8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2C7A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S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30C1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2C8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9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B5A4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0,484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294D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80,351,700,000,000</w:t>
            </w:r>
          </w:p>
        </w:tc>
      </w:tr>
      <w:tr w:rsidR="00AC1303" w:rsidRPr="003A3A6E" w14:paraId="4CDAA84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5FD734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3B734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275D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0578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0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BCC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0,484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9D7D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43,916,100,000,000</w:t>
            </w:r>
          </w:p>
        </w:tc>
      </w:tr>
      <w:tr w:rsidR="00AC1303" w:rsidRPr="003A3A6E" w14:paraId="5C1F3A0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767CB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9B58E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EDA2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3FF8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,7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DE2F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0,484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7DA5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0,758,800,000,000</w:t>
            </w:r>
          </w:p>
        </w:tc>
      </w:tr>
      <w:tr w:rsidR="00AC1303" w:rsidRPr="003A3A6E" w14:paraId="352CB8C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0302C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8D6D8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F652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7665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,7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E499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0,483,553,14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8DBF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0,756,252,898,000</w:t>
            </w:r>
          </w:p>
        </w:tc>
      </w:tr>
      <w:tr w:rsidR="00AC1303" w:rsidRPr="003A3A6E" w14:paraId="5BE348C7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A715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B849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C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9F76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5424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68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D3E9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655,01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61C2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4,818,741,850,000</w:t>
            </w:r>
          </w:p>
        </w:tc>
      </w:tr>
      <w:tr w:rsidR="00AC1303" w:rsidRPr="003A3A6E" w14:paraId="0E9CE14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96BEC1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4DC4A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D929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D313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77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6426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655,01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E5C6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6,914,417,700,000</w:t>
            </w:r>
          </w:p>
        </w:tc>
      </w:tr>
      <w:tr w:rsidR="00AC1303" w:rsidRPr="003A3A6E" w14:paraId="48E6CA1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7AF0E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78A9C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62BA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5A93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3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A87D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3,275,05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B090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99,907,865,000,000</w:t>
            </w:r>
          </w:p>
        </w:tc>
      </w:tr>
      <w:tr w:rsidR="00AC1303" w:rsidRPr="003A3A6E" w14:paraId="42E5A59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E34E5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420B3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631F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7FF3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,5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7A29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2,042,299,5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4ABF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043,461,660,725,000</w:t>
            </w:r>
          </w:p>
        </w:tc>
      </w:tr>
      <w:tr w:rsidR="00AC1303" w:rsidRPr="003A3A6E" w14:paraId="10A7B7AA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DF4D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76A7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B7F0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5847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8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891C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,648,656,458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DDF2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6,391,953,195,300</w:t>
            </w:r>
          </w:p>
        </w:tc>
      </w:tr>
      <w:tr w:rsidR="00AC1303" w:rsidRPr="003A3A6E" w14:paraId="1EED32C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3DA10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57E3E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E3A7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651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1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A084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,648,656,458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BAD8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5,155,453,628,150</w:t>
            </w:r>
          </w:p>
        </w:tc>
      </w:tr>
      <w:tr w:rsidR="00AC1303" w:rsidRPr="003A3A6E" w14:paraId="3C2069D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C1E1E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03F3B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9B86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42A1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7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FE36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,648,656,458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332C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5,878,431,091,500</w:t>
            </w:r>
          </w:p>
        </w:tc>
      </w:tr>
      <w:tr w:rsidR="00AC1303" w:rsidRPr="003A3A6E" w14:paraId="7066E4E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88491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6A0E1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A79E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3FAC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,2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7568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,462,169,893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FCE3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0,313,517,262,925</w:t>
            </w:r>
          </w:p>
        </w:tc>
      </w:tr>
      <w:tr w:rsidR="00AC1303" w:rsidRPr="003A3A6E" w14:paraId="0BE2F36B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85DD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3E3F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DF1D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3C74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4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FF60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3,345,81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D8C0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42,721,564,000,000</w:t>
            </w:r>
          </w:p>
        </w:tc>
      </w:tr>
      <w:tr w:rsidR="00AC1303" w:rsidRPr="003A3A6E" w14:paraId="07B83F6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A10CC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746EB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800F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A4DE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17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AD9D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3,345,81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458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14,352,027,700,000</w:t>
            </w:r>
          </w:p>
        </w:tc>
      </w:tr>
      <w:tr w:rsidR="00AC1303" w:rsidRPr="003A3A6E" w14:paraId="7EAAEDE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65070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CB11E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B730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8F41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11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9E03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1,558,678,941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A819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22,906,170,447,510</w:t>
            </w:r>
          </w:p>
        </w:tc>
      </w:tr>
      <w:tr w:rsidR="00AC1303" w:rsidRPr="003A3A6E" w14:paraId="5AC5BE1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76760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9B287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D089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E95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94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E9A4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0,043,411,587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255E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41,214,453,239,780</w:t>
            </w:r>
          </w:p>
        </w:tc>
      </w:tr>
      <w:tr w:rsidR="00AC1303" w:rsidRPr="003A3A6E" w14:paraId="662BF89B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AF28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7851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C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92E4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218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5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B94D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,398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91B5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6,587,000,000,000</w:t>
            </w:r>
          </w:p>
        </w:tc>
      </w:tr>
      <w:tr w:rsidR="00AC1303" w:rsidRPr="003A3A6E" w14:paraId="390D5D0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ED3E2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75607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18A7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9F90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5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28C4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,398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C75B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6,996,950,000,000</w:t>
            </w:r>
          </w:p>
        </w:tc>
      </w:tr>
      <w:tr w:rsidR="00AC1303" w:rsidRPr="003A3A6E" w14:paraId="18D6717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B6A41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C107C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5255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5E9E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,9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AE2F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,398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2D3D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7,568,100,000,000</w:t>
            </w:r>
          </w:p>
        </w:tc>
      </w:tr>
      <w:tr w:rsidR="00AC1303" w:rsidRPr="003A3A6E" w14:paraId="3E5E9CB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CCCF0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30359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48BB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1C01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,6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39B9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,398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5746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2,648,700,000,000</w:t>
            </w:r>
          </w:p>
        </w:tc>
      </w:tr>
      <w:tr w:rsidR="00AC1303" w:rsidRPr="003A3A6E" w14:paraId="1E12A4D3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F969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FE9F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ERA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0099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CC3A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59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B3A7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19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F65D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145,210,000,000</w:t>
            </w:r>
          </w:p>
        </w:tc>
      </w:tr>
      <w:tr w:rsidR="00AC1303" w:rsidRPr="003A3A6E" w14:paraId="664BB80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4A039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77FED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828D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2A1E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2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B16B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19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3D3A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018,000,000,000</w:t>
            </w:r>
          </w:p>
        </w:tc>
      </w:tr>
      <w:tr w:rsidR="00AC1303" w:rsidRPr="003A3A6E" w14:paraId="70B2216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E1041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66F51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5748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47BF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3B42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,95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4043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,570,000,000,000</w:t>
            </w:r>
          </w:p>
        </w:tc>
      </w:tr>
      <w:tr w:rsidR="00AC1303" w:rsidRPr="003A3A6E" w14:paraId="7935A20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B9009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59022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4E69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F06D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92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5899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,95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B735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252,400,000,000</w:t>
            </w:r>
          </w:p>
        </w:tc>
      </w:tr>
      <w:tr w:rsidR="00AC1303" w:rsidRPr="003A3A6E" w14:paraId="59F7A694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4FDC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9314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HM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47D8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FC2B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1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D9BD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6,318,076,9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FA7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44,267,961,490,000</w:t>
            </w:r>
          </w:p>
        </w:tc>
      </w:tr>
      <w:tr w:rsidR="00AC1303" w:rsidRPr="003A3A6E" w14:paraId="579F5DDA" w14:textId="77777777" w:rsidTr="00D83302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BE5A5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9C04D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241A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EBC6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50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E8F7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6,318,076,9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380C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5,058,705,734,500</w:t>
            </w:r>
          </w:p>
        </w:tc>
      </w:tr>
      <w:tr w:rsidR="00AC1303" w:rsidRPr="003A3A6E" w14:paraId="471FB0E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E06A0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51909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42A0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DF5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6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4470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6,318,076,9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68E5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2,246,944,208,500</w:t>
            </w:r>
          </w:p>
        </w:tc>
      </w:tr>
      <w:tr w:rsidR="00AC1303" w:rsidRPr="003A3A6E" w14:paraId="5A4F2CD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D1FC6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CC287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980E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1DFD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4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482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6,318,076,9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7F6A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7,707,184,596,000</w:t>
            </w:r>
          </w:p>
        </w:tc>
      </w:tr>
      <w:tr w:rsidR="00AC1303" w:rsidRPr="003A3A6E" w14:paraId="2FB970AA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8978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9612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CB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0992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FC5A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,1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F889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662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8D82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0,031,300,000,000</w:t>
            </w:r>
          </w:p>
        </w:tc>
      </w:tr>
      <w:tr w:rsidR="00AC1303" w:rsidRPr="003A3A6E" w14:paraId="3D4346F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24069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1DD11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AE0C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E1D7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,5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C482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662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8BA6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1,663,650,000,000</w:t>
            </w:r>
          </w:p>
        </w:tc>
      </w:tr>
      <w:tr w:rsidR="00AC1303" w:rsidRPr="003A3A6E" w14:paraId="4549113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06A49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E4D81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212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0F66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,7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A112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662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009E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1,459,400,000,000</w:t>
            </w:r>
          </w:p>
        </w:tc>
      </w:tr>
      <w:tr w:rsidR="00AC1303" w:rsidRPr="003A3A6E" w14:paraId="6029CBA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25BE6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0625F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B8FE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C97F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,0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DB82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661,908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F054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6,619,080,000,000</w:t>
            </w:r>
          </w:p>
        </w:tc>
      </w:tr>
      <w:tr w:rsidR="00AC1303" w:rsidRPr="003A3A6E" w14:paraId="07A3E11D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6D09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CDB3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D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1B25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31DF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9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0E08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78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2481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9,581,500,000,000</w:t>
            </w:r>
          </w:p>
        </w:tc>
      </w:tr>
      <w:tr w:rsidR="00AC1303" w:rsidRPr="003A3A6E" w14:paraId="44162B7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FFD1B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1CBAC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5928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3D82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8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935F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78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791E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0,143,000,000,000</w:t>
            </w:r>
          </w:p>
        </w:tc>
      </w:tr>
      <w:tr w:rsidR="00AC1303" w:rsidRPr="003A3A6E" w14:paraId="60C70BD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8DF2C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A8B7B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D542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33AF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3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A99F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78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11FA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5,533,500,000,000</w:t>
            </w:r>
          </w:p>
        </w:tc>
      </w:tr>
      <w:tr w:rsidR="00AC1303" w:rsidRPr="003A3A6E" w14:paraId="1E3C4C7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1F668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ADB7F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8486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EECB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7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D048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780,426,5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357C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9,048,368,212,500</w:t>
            </w:r>
          </w:p>
        </w:tc>
      </w:tr>
      <w:tr w:rsidR="00AC1303" w:rsidRPr="003A3A6E" w14:paraId="53695522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EF20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7231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K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95C6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AC6B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7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6388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,470,982,941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2F83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2,126,568,645,700</w:t>
            </w:r>
          </w:p>
        </w:tc>
      </w:tr>
      <w:tr w:rsidR="00AC1303" w:rsidRPr="003A3A6E" w14:paraId="36D14B6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F3DC8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61204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13FA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4CCE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,4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599D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113,223,57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B20A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2,455,355,717,250</w:t>
            </w:r>
          </w:p>
        </w:tc>
      </w:tr>
      <w:tr w:rsidR="00AC1303" w:rsidRPr="003A3A6E" w14:paraId="458409E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46EEB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3F8CD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BB33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7BA1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8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A23F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113,223,57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3D73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4,360,974,435,250</w:t>
            </w:r>
          </w:p>
        </w:tc>
      </w:tr>
      <w:tr w:rsidR="00AC1303" w:rsidRPr="003A3A6E" w14:paraId="53A92DF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7CFA9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A5A57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93B1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BD28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,7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F06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,470,982,941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B1AA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7,734,326,160,225</w:t>
            </w:r>
          </w:p>
        </w:tc>
      </w:tr>
      <w:tr w:rsidR="00AC1303" w:rsidRPr="003A3A6E" w14:paraId="2A51FC47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60FC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879C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5508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F984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9,7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17C9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681,231,699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65BF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2,796,356,847,725</w:t>
            </w:r>
          </w:p>
        </w:tc>
      </w:tr>
      <w:tr w:rsidR="00AC1303" w:rsidRPr="003A3A6E" w14:paraId="435F5EF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47ED7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6D8E2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3302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2F8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,4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8073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681,231,699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9932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3,285,828,843,025</w:t>
            </w:r>
          </w:p>
        </w:tc>
      </w:tr>
      <w:tr w:rsidR="00AC1303" w:rsidRPr="003A3A6E" w14:paraId="6E3E5F2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CBFA9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59FF5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4E60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94A1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,1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6E3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549,811,099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9FD7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2,952,714,297,900</w:t>
            </w:r>
          </w:p>
        </w:tc>
      </w:tr>
      <w:tr w:rsidR="00AC1303" w:rsidRPr="003A3A6E" w14:paraId="2803387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D5449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B5449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48E9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E68B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,9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3B04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431,073,399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EB3C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3,967,626,650,100</w:t>
            </w:r>
          </w:p>
        </w:tc>
      </w:tr>
      <w:tr w:rsidR="00AC1303" w:rsidRPr="003A3A6E" w14:paraId="4E489A13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A64B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72D8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TM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B6F5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B0C6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,4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7EDA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,129,925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469B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,965,889,375,000</w:t>
            </w:r>
          </w:p>
        </w:tc>
      </w:tr>
      <w:tr w:rsidR="00AC1303" w:rsidRPr="003A3A6E" w14:paraId="6034C92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4BA9C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BC760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8E2B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EE0E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,8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69D8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,129,925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683A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,649,461,250,000</w:t>
            </w:r>
          </w:p>
        </w:tc>
      </w:tr>
      <w:tr w:rsidR="00AC1303" w:rsidRPr="003A3A6E" w14:paraId="05B7410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1594D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FBD45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F194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A822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,4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0E51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,129,925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0AC8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,050,470,000,000</w:t>
            </w:r>
          </w:p>
        </w:tc>
      </w:tr>
      <w:tr w:rsidR="00AC1303" w:rsidRPr="003A3A6E" w14:paraId="0B6EBDE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45C9A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5538E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3A7D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BB5D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9,0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C73F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,129,925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9A9A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4,095,323,125,000</w:t>
            </w:r>
          </w:p>
        </w:tc>
      </w:tr>
      <w:tr w:rsidR="00AC1303" w:rsidRPr="003A3A6E" w14:paraId="13D57E80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8AE1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AD03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KLB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39CF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A4DC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62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7C50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,875,122,11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DAA2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5,937,697,818,200</w:t>
            </w:r>
          </w:p>
        </w:tc>
      </w:tr>
      <w:tr w:rsidR="00AC1303" w:rsidRPr="003A3A6E" w14:paraId="205471C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62B04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12052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BEC0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AA86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48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A510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,872,947,11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25CF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9,371,961,722,800</w:t>
            </w:r>
          </w:p>
        </w:tc>
      </w:tr>
      <w:tr w:rsidR="00AC1303" w:rsidRPr="003A3A6E" w14:paraId="086181E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9DAC3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E5B54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7DD5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4866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61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46DF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,872,947,11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C5DA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5,699,809,582,650</w:t>
            </w:r>
          </w:p>
        </w:tc>
      </w:tr>
      <w:tr w:rsidR="00AC1303" w:rsidRPr="003A3A6E" w14:paraId="24DDDEC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C016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24CDC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75FE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5F5A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09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18D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6,875,122,11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F243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7,969,005,209,900</w:t>
            </w:r>
          </w:p>
        </w:tc>
      </w:tr>
      <w:tr w:rsidR="00AC1303" w:rsidRPr="003A3A6E" w14:paraId="6074775F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7342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7C1A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PG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D4AF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2702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17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644E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242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DB0C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2,605,140,000,000</w:t>
            </w:r>
          </w:p>
        </w:tc>
      </w:tr>
      <w:tr w:rsidR="00AC1303" w:rsidRPr="003A3A6E" w14:paraId="6AB216C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145B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0B89A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C89A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8EE1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65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27A7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242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1E59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0,120,510,000,000</w:t>
            </w:r>
          </w:p>
        </w:tc>
      </w:tr>
      <w:tr w:rsidR="00AC1303" w:rsidRPr="003A3A6E" w14:paraId="47FF741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20448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F1DB6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A57D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84B5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3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E1A1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242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C095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3,332,750,000,000</w:t>
            </w:r>
          </w:p>
        </w:tc>
      </w:tr>
      <w:tr w:rsidR="00AC1303" w:rsidRPr="003A3A6E" w14:paraId="1E31E92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16AC7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E33DF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C829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BE47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76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8160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4,241,508,196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2B76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2,665,054,424,960</w:t>
            </w:r>
          </w:p>
        </w:tc>
      </w:tr>
      <w:tr w:rsidR="00AC1303" w:rsidRPr="003A3A6E" w14:paraId="62F5F88E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E3D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4C64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PTB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6FA0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33B9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66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196D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190,363,25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3F25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9,766,366,245,000</w:t>
            </w:r>
          </w:p>
        </w:tc>
      </w:tr>
      <w:tr w:rsidR="00AC1303" w:rsidRPr="003A3A6E" w14:paraId="7ADBBAC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4D5BD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C840E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EF84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74FC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81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D320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184,061,25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620F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1,427,212,112,500</w:t>
            </w:r>
          </w:p>
        </w:tc>
      </w:tr>
      <w:tr w:rsidR="00AC1303" w:rsidRPr="003A3A6E" w14:paraId="2A1EA97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99920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84DF4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594F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4F4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,71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A43E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487,209,35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D011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1,130,337,338,500</w:t>
            </w:r>
          </w:p>
        </w:tc>
      </w:tr>
      <w:tr w:rsidR="00AC1303" w:rsidRPr="003A3A6E" w14:paraId="76C311F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580E3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26924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7558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402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69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E509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,520,659,25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75EF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2,511,232,632,500</w:t>
            </w:r>
          </w:p>
        </w:tc>
      </w:tr>
      <w:tr w:rsidR="00AC1303" w:rsidRPr="003A3A6E" w14:paraId="4D97BD6E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4B0E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8FA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SMG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E442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8518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,0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C499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,931,52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0CDE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1,178,240,000,000</w:t>
            </w:r>
          </w:p>
        </w:tc>
      </w:tr>
      <w:tr w:rsidR="00AC1303" w:rsidRPr="003A3A6E" w14:paraId="34C116F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4B0CB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34781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FE47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DA35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,4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F49B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,931,52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B016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3,699,136,000,000</w:t>
            </w:r>
          </w:p>
        </w:tc>
      </w:tr>
      <w:tr w:rsidR="00AC1303" w:rsidRPr="003A3A6E" w14:paraId="0FFAD16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9BFAE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F5F1B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8074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BEF0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2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CECC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,931,52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3777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3,003,520,000,000</w:t>
            </w:r>
          </w:p>
        </w:tc>
      </w:tr>
      <w:tr w:rsidR="00AC1303" w:rsidRPr="003A3A6E" w14:paraId="0B9BB32F" w14:textId="77777777" w:rsidTr="00D83302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40D0C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9588F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4CB3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5DCF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,5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BE37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,751,540,089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1912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4,391,376,085,175</w:t>
            </w:r>
          </w:p>
        </w:tc>
      </w:tr>
      <w:tr w:rsidR="00AC1303" w:rsidRPr="003A3A6E" w14:paraId="77D76D1A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D64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9870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EFF4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3FC8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97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B36D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9,062,216,6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66C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93,276,999,902,000</w:t>
            </w:r>
          </w:p>
        </w:tc>
      </w:tr>
      <w:tr w:rsidR="00AC1303" w:rsidRPr="003A3A6E" w14:paraId="58337AF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8180F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3D941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81D8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2EEE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31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4332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9,062,216,6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AC56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27,895,936,946,000</w:t>
            </w:r>
          </w:p>
        </w:tc>
      </w:tr>
      <w:tr w:rsidR="00AC1303" w:rsidRPr="003A3A6E" w14:paraId="53A83CB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A008C2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0D7FC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B8CF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BEF3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04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50B1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9,062,216,6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8343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00,211,355,064,000</w:t>
            </w:r>
          </w:p>
        </w:tc>
      </w:tr>
      <w:tr w:rsidR="00AC1303" w:rsidRPr="003A3A6E" w14:paraId="0A15897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2DC8F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83841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E865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5D09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,7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F0D4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9,062,216,6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D95B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71,483,312,250,000</w:t>
            </w:r>
          </w:p>
        </w:tc>
      </w:tr>
      <w:tr w:rsidR="00AC1303" w:rsidRPr="003A3A6E" w14:paraId="4E20D170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84B7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4D46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UNT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52CB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226C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,52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66B2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73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955E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0,288,250,000,000</w:t>
            </w:r>
          </w:p>
        </w:tc>
      </w:tr>
      <w:tr w:rsidR="00AC1303" w:rsidRPr="003A3A6E" w14:paraId="777A683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0F85B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8970A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3B93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76A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,6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9979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73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8BC3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9,218,000,000,000</w:t>
            </w:r>
          </w:p>
        </w:tc>
      </w:tr>
      <w:tr w:rsidR="00AC1303" w:rsidRPr="003A3A6E" w14:paraId="55E77A1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FC1F8E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5358E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5CF2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A2C4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2,1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21A8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73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F980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2,619,500,000,000</w:t>
            </w:r>
          </w:p>
        </w:tc>
      </w:tr>
      <w:tr w:rsidR="00AC1303" w:rsidRPr="003A3A6E" w14:paraId="5F3C156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42A30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75675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A2AA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23AE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,0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96A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,730,135,136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212E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7,263,273,671,200</w:t>
            </w:r>
          </w:p>
        </w:tc>
      </w:tr>
      <w:tr w:rsidR="00AC1303" w:rsidRPr="003A3A6E" w14:paraId="61B89410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D5F4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C878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UNV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8E98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336C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,4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8872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,63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5C8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4,092,000,000,000</w:t>
            </w:r>
          </w:p>
        </w:tc>
      </w:tr>
      <w:tr w:rsidR="00AC1303" w:rsidRPr="003A3A6E" w14:paraId="3E39CBB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150EA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E07C5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E83E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7DF2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35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9626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8,15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1FB1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80,402,500,000,000</w:t>
            </w:r>
          </w:p>
        </w:tc>
      </w:tr>
      <w:tr w:rsidR="00AC1303" w:rsidRPr="003A3A6E" w14:paraId="5F37D26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A48EDB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D4753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0F8B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1B67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11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2633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8,15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57A0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6,796,500,000,000</w:t>
            </w:r>
          </w:p>
        </w:tc>
      </w:tr>
      <w:tr w:rsidR="00AC1303" w:rsidRPr="003A3A6E" w14:paraId="2AE2EF8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8F487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DC5DB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416D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C018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,7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37B5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8,150,00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EEC7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9,305,000,000,000</w:t>
            </w:r>
          </w:p>
        </w:tc>
      </w:tr>
      <w:tr w:rsidR="00AC1303" w:rsidRPr="003A3A6E" w14:paraId="7B162DD1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C7E9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036B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WIK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F4971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15AC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99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45F5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969,95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A0DF4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,850,200,500,000</w:t>
            </w:r>
          </w:p>
        </w:tc>
      </w:tr>
      <w:tr w:rsidR="00AC1303" w:rsidRPr="003A3A6E" w14:paraId="2EA742F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E8A58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224C5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840F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1DC0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98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332F6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969,95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70492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,805,350,750,000</w:t>
            </w:r>
          </w:p>
        </w:tc>
      </w:tr>
      <w:tr w:rsidR="00AC1303" w:rsidRPr="003A3A6E" w14:paraId="4E1C3C6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C09CD3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4D331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E4E39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BE27B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,10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C799A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969,950,000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1D885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,911,794,750,000</w:t>
            </w:r>
          </w:p>
        </w:tc>
      </w:tr>
      <w:tr w:rsidR="00AC1303" w:rsidRPr="003A3A6E" w14:paraId="4CFE028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4656AC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77C5C0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A123F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AB6E7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7A8B8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,969,951,372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0446D" w14:textId="77777777" w:rsidR="00AC1303" w:rsidRPr="003A3A6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3A3A6E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,175,961,097,600</w:t>
            </w:r>
          </w:p>
        </w:tc>
      </w:tr>
    </w:tbl>
    <w:p w14:paraId="47B3FBD7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5ED1382D" w14:textId="77777777" w:rsidR="00AC1303" w:rsidRPr="00C002B5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bookmarkStart w:id="10" w:name="_Toc139532067"/>
      <w:r>
        <w:rPr>
          <w:rFonts w:ascii="Times New Roman" w:hAnsi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7EBC900" wp14:editId="2B8AEAE7">
                <wp:simplePos x="0" y="0"/>
                <wp:positionH relativeFrom="page">
                  <wp:align>center</wp:align>
                </wp:positionH>
                <wp:positionV relativeFrom="paragraph">
                  <wp:posOffset>268800</wp:posOffset>
                </wp:positionV>
                <wp:extent cx="2827606" cy="1132449"/>
                <wp:effectExtent l="0" t="0" r="11430" b="10795"/>
                <wp:wrapNone/>
                <wp:docPr id="4111865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27606" cy="1132449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12D338C" w14:textId="77777777" w:rsidR="00AC1303" w:rsidRPr="00CC7FA4" w:rsidRDefault="00AC1303" w:rsidP="00AC1303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</w:pPr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Return </w:t>
                            </w:r>
                            <w:proofErr w:type="spellStart"/>
                            <w:proofErr w:type="gramStart"/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Saham</w:t>
                            </w:r>
                            <w:r w:rsidRPr="000207D5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>it</w:t>
                            </w:r>
                            <w:proofErr w:type="spellEnd"/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 </w:t>
                            </w:r>
                            <w:r w:rsidRPr="006325D5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(</w:t>
                            </w:r>
                            <w:proofErr w:type="gramEnd"/>
                            <w:r w:rsidRPr="006325D5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RS)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vertAlign w:val="subscript"/>
                                  <w:lang w:eastAsia="en-ID"/>
                                </w:rPr>
                                <m:t>=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/>
                                      <w:b/>
                                      <w:bCs/>
                                      <w:i/>
                                      <w:iCs/>
                                      <w:color w:val="000000"/>
                                      <w:sz w:val="24"/>
                                      <w:szCs w:val="24"/>
                                      <w:vertAlign w:val="subscript"/>
                                      <w:lang w:eastAsia="en-ID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Times New Roman" w:hAnsi="Cambria Math"/>
                                          <w:b/>
                                          <w:bCs/>
                                          <w:i/>
                                          <w:iCs/>
                                          <w:color w:val="000000"/>
                                          <w:sz w:val="24"/>
                                          <w:szCs w:val="24"/>
                                          <w:vertAlign w:val="subscript"/>
                                          <w:lang w:eastAsia="en-ID"/>
                                        </w:rPr>
                                      </m:ctrlPr>
                                    </m:fPr>
                                    <m:num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b/>
                                              <w:bCs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P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t</m:t>
                                          </m:r>
                                        </m:sub>
                                      </m:s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/>
                                          <w:color w:val="000000"/>
                                          <w:sz w:val="24"/>
                                          <w:szCs w:val="24"/>
                                          <w:vertAlign w:val="subscript"/>
                                          <w:lang w:eastAsia="en-ID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b/>
                                              <w:bCs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P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t-1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b/>
                                              <w:bCs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P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vertAlign w:val="subscript"/>
                                              <w:lang w:eastAsia="en-ID"/>
                                            </w:rPr>
                                            <m:t>t-1</m:t>
                                          </m:r>
                                        </m:sub>
                                      </m:sSub>
                                    </m:den>
                                  </m:f>
                                </m:e>
                              </m:d>
                            </m:oMath>
                          </w:p>
                          <w:p w14:paraId="3E1F2E98" w14:textId="77777777" w:rsidR="00AC1303" w:rsidRDefault="00AC1303" w:rsidP="00AC1303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</w:pPr>
                          </w:p>
                          <w:p w14:paraId="4D4B418E" w14:textId="77777777" w:rsidR="00AC1303" w:rsidRDefault="00AC1303" w:rsidP="00AC1303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</w:pPr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Variance Return </w:t>
                            </w:r>
                            <w:r w:rsidRPr="006325D5"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(VR)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lang w:eastAsia="en-ID"/>
                                </w:rPr>
                                <m:t xml:space="preserve">= 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Times New Roman" w:hAnsi="Cambria Math"/>
                                      <w:b/>
                                      <w:bCs/>
                                      <w:i/>
                                      <w:iCs/>
                                      <w:color w:val="000000"/>
                                      <w:sz w:val="24"/>
                                      <w:szCs w:val="24"/>
                                      <w:lang w:eastAsia="en-ID"/>
                                    </w:rPr>
                                  </m:ctrlPr>
                                </m:radPr>
                                <m:deg/>
                                <m:e>
                                  <m:nary>
                                    <m:naryPr>
                                      <m:chr m:val="∑"/>
                                      <m:limLoc m:val="subSup"/>
                                      <m:ctrlPr>
                                        <w:rPr>
                                          <w:rFonts w:ascii="Cambria Math" w:eastAsia="Times New Roman" w:hAnsi="Cambria Math"/>
                                          <w:b/>
                                          <w:bCs/>
                                          <w:i/>
                                          <w:iCs/>
                                          <w:color w:val="000000"/>
                                          <w:sz w:val="24"/>
                                          <w:szCs w:val="24"/>
                                          <w:lang w:eastAsia="en-ID"/>
                                        </w:rPr>
                                      </m:ctrlPr>
                                    </m:naryPr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/>
                                          <w:color w:val="000000"/>
                                          <w:sz w:val="24"/>
                                          <w:szCs w:val="24"/>
                                          <w:lang w:eastAsia="en-ID"/>
                                        </w:rPr>
                                        <m:t>t=1</m:t>
                                      </m:r>
                                    </m:sub>
                                    <m: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/>
                                          <w:color w:val="000000"/>
                                          <w:sz w:val="24"/>
                                          <w:szCs w:val="24"/>
                                          <w:lang w:eastAsia="en-ID"/>
                                        </w:rPr>
                                        <m:t>N</m:t>
                                      </m:r>
                                    </m:sup>
                                    <m:e>
                                      <m:f>
                                        <m:fPr>
                                          <m:ctrlPr>
                                            <w:rPr>
                                              <w:rFonts w:ascii="Cambria Math" w:eastAsia="Times New Roman" w:hAnsi="Cambria Math"/>
                                              <w:b/>
                                              <w:bCs/>
                                              <w:i/>
                                              <w:iCs/>
                                              <w:color w:val="000000"/>
                                              <w:sz w:val="24"/>
                                              <w:szCs w:val="24"/>
                                              <w:lang w:eastAsia="en-ID"/>
                                            </w:rPr>
                                          </m:ctrlPr>
                                        </m:fPr>
                                        <m:num>
                                          <m:sSup>
                                            <m:sSupPr>
                                              <m:ctrlPr>
                                                <w:rPr>
                                                  <w:rFonts w:ascii="Cambria Math" w:eastAsia="Times New Roman" w:hAnsi="Cambria Math"/>
                                                  <w:b/>
                                                  <w:bCs/>
                                                  <w:i/>
                                                  <w:iCs/>
                                                  <w:color w:val="000000"/>
                                                  <w:sz w:val="24"/>
                                                  <w:szCs w:val="24"/>
                                                  <w:lang w:eastAsia="en-ID"/>
                                                </w:rPr>
                                              </m:ctrlPr>
                                            </m:sSupPr>
                                            <m:e>
                                              <m:d>
                                                <m:dPr>
                                                  <m:ctrlPr>
                                                    <w:rPr>
                                                      <w:rFonts w:ascii="Cambria Math" w:eastAsia="Times New Roman" w:hAnsi="Cambria Math"/>
                                                      <w:b/>
                                                      <w:bCs/>
                                                      <w:i/>
                                                      <w:iCs/>
                                                      <w:color w:val="000000"/>
                                                      <w:sz w:val="24"/>
                                                      <w:szCs w:val="24"/>
                                                      <w:lang w:eastAsia="en-ID"/>
                                                    </w:rPr>
                                                  </m:ctrlPr>
                                                </m:dPr>
                                                <m:e>
                                                  <m:r>
                                                    <m:rPr>
                                                      <m:sty m:val="bi"/>
                                                    </m:rPr>
                                                    <w:rPr>
                                                      <w:rFonts w:ascii="Cambria Math" w:eastAsia="Times New Roman" w:hAnsi="Cambria Math"/>
                                                      <w:color w:val="000000"/>
                                                      <w:sz w:val="24"/>
                                                      <w:szCs w:val="24"/>
                                                      <w:lang w:eastAsia="en-ID"/>
                                                    </w:rPr>
                                                    <m:t>RS-</m:t>
                                                  </m:r>
                                                  <m:bar>
                                                    <m:barPr>
                                                      <m:pos m:val="top"/>
                                                      <m:ctrlPr>
                                                        <w:rPr>
                                                          <w:rFonts w:ascii="Cambria Math" w:eastAsia="Times New Roman" w:hAnsi="Cambria Math"/>
                                                          <w:b/>
                                                          <w:bCs/>
                                                          <w:i/>
                                                          <w:iCs/>
                                                          <w:color w:val="000000"/>
                                                          <w:sz w:val="24"/>
                                                          <w:szCs w:val="24"/>
                                                          <w:lang w:eastAsia="en-ID"/>
                                                        </w:rPr>
                                                      </m:ctrlPr>
                                                    </m:barPr>
                                                    <m:e>
                                                      <m:r>
                                                        <m:rPr>
                                                          <m:sty m:val="bi"/>
                                                        </m:rPr>
                                                        <w:rPr>
                                                          <w:rFonts w:ascii="Cambria Math" w:eastAsia="Times New Roman" w:hAnsi="Cambria Math"/>
                                                          <w:color w:val="000000"/>
                                                          <w:sz w:val="24"/>
                                                          <w:szCs w:val="24"/>
                                                          <w:lang w:eastAsia="en-ID"/>
                                                        </w:rPr>
                                                        <m:t>RS</m:t>
                                                      </m:r>
                                                    </m:e>
                                                  </m:bar>
                                                </m:e>
                                              </m:d>
                                            </m:e>
                                            <m:sup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eastAsia="Times New Roman" w:hAnsi="Cambria Math"/>
                                                  <w:color w:val="000000"/>
                                                  <w:sz w:val="24"/>
                                                  <w:szCs w:val="24"/>
                                                  <w:lang w:eastAsia="en-ID"/>
                                                </w:rPr>
                                                <m:t>2</m:t>
                                              </m:r>
                                            </m:sup>
                                          </m:sSup>
                                        </m:num>
                                        <m:den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/>
                                              <w:color w:val="000000"/>
                                              <w:sz w:val="24"/>
                                              <w:szCs w:val="24"/>
                                              <w:lang w:eastAsia="en-ID"/>
                                            </w:rPr>
                                            <m:t>N-1</m:t>
                                          </m:r>
                                        </m:den>
                                      </m:f>
                                    </m:e>
                                  </m:nary>
                                </m:e>
                              </m:rad>
                            </m:oMath>
                          </w:p>
                          <w:p w14:paraId="5B1EBCB3" w14:textId="77777777" w:rsidR="00AC1303" w:rsidRDefault="00AC1303" w:rsidP="00AC1303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EBC900" id="Text Box 4" o:spid="_x0000_s1029" type="#_x0000_t202" style="position:absolute;margin-left:0;margin-top:21.15pt;width:222.65pt;height:89.15pt;z-index:251661312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" fillcolor="white [3201]" strokeweight=".5pt">
                <v:textbox>
                  <w:txbxContent>
                    <w:p w14:paraId="012D338C" w14:textId="77777777" w:rsidR="00AC1303" w:rsidRPr="00CC7FA4" w:rsidRDefault="00AC1303" w:rsidP="00AC1303">
                      <w:pPr>
                        <w:spacing w:after="0" w:line="240" w:lineRule="auto"/>
                        <w:jc w:val="center"/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</w:pPr>
                      <w:r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Return </w:t>
                      </w:r>
                      <w:proofErr w:type="spellStart"/>
                      <w:proofErr w:type="gramStart"/>
                      <w:r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>Saham</w:t>
                      </w:r>
                      <w:r w:rsidRPr="000207D5"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>it</w:t>
                      </w:r>
                      <w:proofErr w:type="spellEnd"/>
                      <w:r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  <w:t xml:space="preserve"> </w:t>
                      </w:r>
                      <w:r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 </w:t>
                      </w:r>
                      <w:r w:rsidRPr="006325D5"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lang w:eastAsia="en-ID"/>
                        </w:rPr>
                        <w:t>(</w:t>
                      </w:r>
                      <w:proofErr w:type="gramEnd"/>
                      <w:r w:rsidRPr="006325D5"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lang w:eastAsia="en-ID"/>
                        </w:rPr>
                        <w:t>RS)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/>
                            <w:color w:val="000000"/>
                            <w:sz w:val="24"/>
                            <w:szCs w:val="24"/>
                            <w:vertAlign w:val="subscript"/>
                            <w:lang w:eastAsia="en-ID"/>
                          </w:rPr>
                          <m:t>=</m:t>
                        </m:r>
                        <m:d>
                          <m:dPr>
                            <m:ctrlPr>
                              <w:rPr>
                                <w:rFonts w:ascii="Cambria Math" w:eastAsia="Times New Roman" w:hAnsi="Cambria Math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vertAlign w:val="subscript"/>
                                <w:lang w:eastAsia="en-ID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Times New Roman" w:hAnsi="Cambria Math"/>
                                    <w:b/>
                                    <w:bCs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  <w:vertAlign w:val="subscript"/>
                                    <w:lang w:eastAsia="en-ID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/>
                                        <w:b/>
                                        <w:bCs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vertAlign w:val="subscript"/>
                                    <w:lang w:eastAsia="en-ID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/>
                                        <w:b/>
                                        <w:bCs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  <m:t>t-1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/>
                                        <w:b/>
                                        <w:bCs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vertAlign w:val="subscript"/>
                                        <w:lang w:eastAsia="en-ID"/>
                                      </w:rPr>
                                      <m:t>t-1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oMath>
                    </w:p>
                    <w:p w14:paraId="3E1F2E98" w14:textId="77777777" w:rsidR="00AC1303" w:rsidRDefault="00AC1303" w:rsidP="00AC1303">
                      <w:pPr>
                        <w:spacing w:after="0" w:line="240" w:lineRule="auto"/>
                        <w:jc w:val="center"/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vertAlign w:val="subscript"/>
                          <w:lang w:eastAsia="en-ID"/>
                        </w:rPr>
                      </w:pPr>
                    </w:p>
                    <w:p w14:paraId="4D4B418E" w14:textId="77777777" w:rsidR="00AC1303" w:rsidRDefault="00AC1303" w:rsidP="00AC1303">
                      <w:pPr>
                        <w:spacing w:after="0" w:line="240" w:lineRule="auto"/>
                        <w:jc w:val="center"/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</w:pPr>
                      <w:r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Variance Return </w:t>
                      </w:r>
                      <w:r w:rsidRPr="006325D5">
                        <w:rPr>
                          <w:rFonts w:ascii="Times New Roman" w:eastAsia="Times New Roman" w:hAnsi="Times New Roman"/>
                          <w:b/>
                          <w:bCs/>
                          <w:color w:val="000000"/>
                          <w:sz w:val="24"/>
                          <w:szCs w:val="24"/>
                          <w:lang w:eastAsia="en-ID"/>
                        </w:rPr>
                        <w:t>(VR)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/>
                            <w:color w:val="000000"/>
                            <w:sz w:val="24"/>
                            <w:szCs w:val="24"/>
                            <w:lang w:eastAsia="en-ID"/>
                          </w:rPr>
                          <m:t xml:space="preserve">= 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Times New Roman" w:hAnsi="Cambria Math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</m:ctrlPr>
                          </m:radPr>
                          <m:deg/>
                          <m:e>
                            <m:nary>
                              <m:naryPr>
                                <m:chr m:val="∑"/>
                                <m:limLoc m:val="subSup"/>
                                <m:ctrlPr>
                                  <w:rPr>
                                    <w:rFonts w:ascii="Cambria Math" w:eastAsia="Times New Roman" w:hAnsi="Cambria Math"/>
                                    <w:b/>
                                    <w:bCs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  <w:lang w:eastAsia="en-ID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lang w:eastAsia="en-ID"/>
                                  </w:rPr>
                                  <m:t>t=1</m:t>
                                </m:r>
                              </m:sub>
                              <m:sup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lang w:eastAsia="en-ID"/>
                                  </w:rPr>
                                  <m:t>N</m:t>
                                </m:r>
                              </m:sup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Times New Roman" w:hAnsi="Cambria Math"/>
                                        <w:b/>
                                        <w:bCs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  <w:lang w:eastAsia="en-ID"/>
                                      </w:rPr>
                                    </m:ctrlPr>
                                  </m:fPr>
                                  <m:num>
                                    <m:sSup>
                                      <m:sSupPr>
                                        <m:ctrlPr>
                                          <w:rPr>
                                            <w:rFonts w:ascii="Cambria Math" w:eastAsia="Times New Roman" w:hAnsi="Cambria Math"/>
                                            <w:b/>
                                            <w:bCs/>
                                            <w:i/>
                                            <w:iCs/>
                                            <w:color w:val="000000"/>
                                            <w:sz w:val="24"/>
                                            <w:szCs w:val="24"/>
                                            <w:lang w:eastAsia="en-ID"/>
                                          </w:rPr>
                                        </m:ctrlPr>
                                      </m:sSupPr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="Times New Roman" w:hAnsi="Cambria Math"/>
                                                <w:b/>
                                                <w:bCs/>
                                                <w:i/>
                                                <w:iCs/>
                                                <w:color w:val="000000"/>
                                                <w:sz w:val="24"/>
                                                <w:szCs w:val="24"/>
                                                <w:lang w:eastAsia="en-ID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eastAsia="Times New Roman" w:hAnsi="Cambria Math"/>
                                                <w:color w:val="000000"/>
                                                <w:sz w:val="24"/>
                                                <w:szCs w:val="24"/>
                                                <w:lang w:eastAsia="en-ID"/>
                                              </w:rPr>
                                              <m:t>RS-</m:t>
                                            </m:r>
                                            <m:bar>
                                              <m:barPr>
                                                <m:pos m:val="top"/>
                                                <m:ctrlPr>
                                                  <w:rPr>
                                                    <w:rFonts w:ascii="Cambria Math" w:eastAsia="Times New Roman" w:hAnsi="Cambria Math"/>
                                                    <w:b/>
                                                    <w:bCs/>
                                                    <w:i/>
                                                    <w:iCs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lang w:eastAsia="en-ID"/>
                                                  </w:rPr>
                                                </m:ctrlPr>
                                              </m:bar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eastAsia="Times New Roman" w:hAnsi="Cambria Math"/>
                                                    <w:color w:val="000000"/>
                                                    <w:sz w:val="24"/>
                                                    <w:szCs w:val="24"/>
                                                    <w:lang w:eastAsia="en-ID"/>
                                                  </w:rPr>
                                                  <m:t>RS</m:t>
                                                </m:r>
                                              </m:e>
                                            </m:bar>
                                          </m:e>
                                        </m:d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eastAsia="Times New Roman" w:hAnsi="Cambria Math"/>
                                            <w:color w:val="000000"/>
                                            <w:sz w:val="24"/>
                                            <w:szCs w:val="24"/>
                                            <w:lang w:eastAsia="en-ID"/>
                                          </w:rPr>
                                          <m:t>2</m:t>
                                        </m:r>
                                      </m:sup>
                                    </m:sSup>
                                  </m:num>
                                  <m:den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lang w:eastAsia="en-ID"/>
                                      </w:rPr>
                                      <m:t>N-1</m:t>
                                    </m:r>
                                  </m:den>
                                </m:f>
                              </m:e>
                            </m:nary>
                          </m:e>
                        </m:rad>
                      </m:oMath>
                    </w:p>
                    <w:p w14:paraId="5B1EBCB3" w14:textId="77777777" w:rsidR="00AC1303" w:rsidRDefault="00AC1303" w:rsidP="00AC1303">
                      <w:pPr>
                        <w:jc w:val="center"/>
                      </w:pPr>
                    </w:p>
                  </w:txbxContent>
                </v:textbox>
                <w10:wrap anchorx="page"/>
              </v:shape>
            </w:pict>
          </mc:Fallback>
        </mc:AlternateContent>
      </w:r>
      <w:r>
        <w:rPr>
          <w:rFonts w:ascii="Times New Roman" w:hAnsi="Times New Roman"/>
          <w:sz w:val="24"/>
          <w:szCs w:val="24"/>
        </w:rPr>
        <w:t xml:space="preserve"> </w:t>
      </w:r>
      <w:r w:rsidRPr="00C002B5">
        <w:rPr>
          <w:rFonts w:ascii="Times New Roman" w:hAnsi="Times New Roman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sz w:val="24"/>
          <w:szCs w:val="24"/>
        </w:rPr>
        <w:fldChar w:fldCharType="begin"/>
      </w:r>
      <w:r w:rsidRPr="00C002B5">
        <w:rPr>
          <w:rFonts w:ascii="Times New Roman" w:hAnsi="Times New Roman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5</w:t>
      </w:r>
      <w:r w:rsidRPr="00C002B5">
        <w:rPr>
          <w:rFonts w:ascii="Times New Roman" w:hAnsi="Times New Roman"/>
          <w:sz w:val="24"/>
          <w:szCs w:val="24"/>
        </w:rPr>
        <w:fldChar w:fldCharType="end"/>
      </w:r>
      <w:r w:rsidRPr="00C002B5">
        <w:rPr>
          <w:rFonts w:ascii="Times New Roman" w:hAnsi="Times New Roman"/>
          <w:sz w:val="24"/>
          <w:szCs w:val="24"/>
        </w:rPr>
        <w:t xml:space="preserve">. Hasil </w:t>
      </w:r>
      <w:proofErr w:type="spellStart"/>
      <w:r w:rsidRPr="00C002B5">
        <w:rPr>
          <w:rFonts w:ascii="Times New Roman" w:hAnsi="Times New Roman"/>
          <w:sz w:val="24"/>
          <w:szCs w:val="24"/>
        </w:rPr>
        <w:t>Perhitungan</w:t>
      </w:r>
      <w:proofErr w:type="spellEnd"/>
      <w:r w:rsidRPr="00C002B5">
        <w:rPr>
          <w:rFonts w:ascii="Times New Roman" w:hAnsi="Times New Roman"/>
          <w:sz w:val="24"/>
          <w:szCs w:val="24"/>
        </w:rPr>
        <w:t xml:space="preserve"> </w:t>
      </w:r>
      <w:r w:rsidRPr="00C002B5">
        <w:rPr>
          <w:rFonts w:ascii="Times New Roman" w:hAnsi="Times New Roman"/>
          <w:i/>
          <w:iCs/>
          <w:sz w:val="24"/>
          <w:szCs w:val="24"/>
        </w:rPr>
        <w:t>Variance Return</w:t>
      </w:r>
      <w:r w:rsidRPr="00C002B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sz w:val="24"/>
          <w:szCs w:val="24"/>
        </w:rPr>
        <w:t>Tahun</w:t>
      </w:r>
      <w:proofErr w:type="spellEnd"/>
      <w:r w:rsidRPr="00C002B5">
        <w:rPr>
          <w:rFonts w:ascii="Times New Roman" w:hAnsi="Times New Roman"/>
          <w:sz w:val="24"/>
          <w:szCs w:val="24"/>
        </w:rPr>
        <w:t xml:space="preserve"> 2019-2022</w:t>
      </w:r>
      <w:bookmarkEnd w:id="10"/>
    </w:p>
    <w:p w14:paraId="1B6504B8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0D72CFAD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0895E89B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7A094418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tbl>
      <w:tblPr>
        <w:tblW w:w="10207" w:type="dxa"/>
        <w:tblInd w:w="-998" w:type="dxa"/>
        <w:tblLook w:val="04A0" w:firstRow="1" w:lastRow="0" w:firstColumn="1" w:lastColumn="0" w:noHBand="0" w:noVBand="1"/>
      </w:tblPr>
      <w:tblGrid>
        <w:gridCol w:w="510"/>
        <w:gridCol w:w="901"/>
        <w:gridCol w:w="840"/>
        <w:gridCol w:w="716"/>
        <w:gridCol w:w="861"/>
        <w:gridCol w:w="851"/>
        <w:gridCol w:w="1701"/>
        <w:gridCol w:w="992"/>
        <w:gridCol w:w="992"/>
        <w:gridCol w:w="1066"/>
        <w:gridCol w:w="777"/>
      </w:tblGrid>
      <w:tr w:rsidR="00AC1303" w:rsidRPr="00E067BE" w14:paraId="62DD1012" w14:textId="77777777" w:rsidTr="00D83302">
        <w:trPr>
          <w:trHeight w:val="290"/>
          <w:tblHeader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638F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lang w:eastAsia="en-ID"/>
              </w:rPr>
              <w:t>No</w:t>
            </w:r>
          </w:p>
        </w:tc>
        <w:tc>
          <w:tcPr>
            <w:tcW w:w="90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52DE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b/>
                <w:bCs/>
                <w:lang w:eastAsia="en-ID"/>
              </w:rPr>
              <w:t>Emiten</w:t>
            </w:r>
            <w:proofErr w:type="spellEnd"/>
          </w:p>
        </w:tc>
        <w:tc>
          <w:tcPr>
            <w:tcW w:w="8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E07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Tahun</w:t>
            </w:r>
            <w:proofErr w:type="spellEnd"/>
          </w:p>
        </w:tc>
        <w:tc>
          <w:tcPr>
            <w:tcW w:w="157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430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Closing Price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8976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</w:p>
          <w:p w14:paraId="0AF5CD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(Pt)-(Pt-1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2E5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Return Saham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C636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R̅S̅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D2B8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RS-R̅S̅</w:t>
            </w:r>
          </w:p>
        </w:tc>
        <w:tc>
          <w:tcPr>
            <w:tcW w:w="106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C734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(RS-R̅S̅)</w:t>
            </w: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vertAlign w:val="superscript"/>
                <w:lang w:eastAsia="en-ID"/>
              </w:rPr>
              <w:t>2</w:t>
            </w:r>
          </w:p>
        </w:tc>
        <w:tc>
          <w:tcPr>
            <w:tcW w:w="7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E2C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VR</w:t>
            </w:r>
          </w:p>
        </w:tc>
      </w:tr>
      <w:tr w:rsidR="00AC1303" w:rsidRPr="00E067BE" w14:paraId="1F8CCEFD" w14:textId="77777777" w:rsidTr="00D83302">
        <w:trPr>
          <w:trHeight w:val="290"/>
          <w:tblHeader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BE74E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96BCA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lang w:eastAsia="en-ID"/>
              </w:rPr>
            </w:pPr>
          </w:p>
        </w:tc>
        <w:tc>
          <w:tcPr>
            <w:tcW w:w="8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CEF44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E43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Pt-1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BDA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Pt</w:t>
            </w: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C2D3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F503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color w:val="000000"/>
                <w:lang w:eastAsia="en-ID"/>
              </w:rPr>
              <w:t>(Pt)-(Pt-1)/Pt-1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95923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eastAsia="en-ID"/>
              </w:rPr>
            </w:pP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173D5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eastAsia="en-ID"/>
              </w:rPr>
            </w:pPr>
          </w:p>
        </w:tc>
        <w:tc>
          <w:tcPr>
            <w:tcW w:w="106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98378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eastAsia="en-ID"/>
              </w:rPr>
            </w:pPr>
          </w:p>
        </w:tc>
        <w:tc>
          <w:tcPr>
            <w:tcW w:w="7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C95F2B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eastAsia="en-ID"/>
              </w:rPr>
            </w:pPr>
          </w:p>
        </w:tc>
      </w:tr>
      <w:tr w:rsidR="00AC1303" w:rsidRPr="00E067BE" w14:paraId="543C569A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D93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EB7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ADRO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A45F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AAB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1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41D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55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D620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4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D77BD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7983539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57D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7099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F72D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911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5F8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8310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EAE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8</w:t>
            </w:r>
          </w:p>
        </w:tc>
      </w:tr>
      <w:tr w:rsidR="00AC1303" w:rsidRPr="00E067BE" w14:paraId="275C2A0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D3278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9FB71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EBEE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F42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55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8F8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DC346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D3D6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0385852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CB2B2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325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513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8D6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3746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A117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79</w:t>
            </w:r>
          </w:p>
        </w:tc>
      </w:tr>
      <w:tr w:rsidR="00AC1303" w:rsidRPr="00E067BE" w14:paraId="7378052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5C5A39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20B4A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FA01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CA2D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3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0C75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DBF9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2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0F97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57342657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3D390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195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24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85A1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0977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577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37</w:t>
            </w:r>
          </w:p>
        </w:tc>
      </w:tr>
      <w:tr w:rsidR="00AC1303" w:rsidRPr="00E067BE" w14:paraId="15237CC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6B878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3B53B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819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EAB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C37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8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736F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8B4C7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711111111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02303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FF7B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4011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FAD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15677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5CF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86</w:t>
            </w:r>
          </w:p>
        </w:tc>
      </w:tr>
      <w:tr w:rsidR="00AC1303" w:rsidRPr="00E067BE" w14:paraId="79CF6C9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76E49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2B555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A7582B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9252C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48398722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29324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205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7A600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1BF2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6FCE1687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5CE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95952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ANTM</w:t>
            </w:r>
          </w:p>
        </w:tc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B2F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B6E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6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E21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86B4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D1713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803921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0EC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616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CBF3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636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071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9493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16B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32</w:t>
            </w:r>
          </w:p>
        </w:tc>
      </w:tr>
      <w:tr w:rsidR="00AC1303" w:rsidRPr="00E067BE" w14:paraId="2F4B40D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4323A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ABC1CE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CC1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FC15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4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86A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3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9CA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09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AFE5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30357142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1366B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97E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94191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6DD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887204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FF4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957</w:t>
            </w:r>
          </w:p>
        </w:tc>
      </w:tr>
      <w:tr w:rsidR="00AC1303" w:rsidRPr="00E067BE" w14:paraId="6D8EA05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0301F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F706C9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2349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97CD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3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756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2BFD1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1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989B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6279069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901A3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A737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988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757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9547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1895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32</w:t>
            </w:r>
          </w:p>
        </w:tc>
      </w:tr>
      <w:tr w:rsidR="00AC1303" w:rsidRPr="00E067BE" w14:paraId="7DDCE7A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AA7D0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E8C4C5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97FA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3A9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205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8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58B96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6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CEBEF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1777777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80522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BC4B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794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726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29856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5A3E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766</w:t>
            </w:r>
          </w:p>
        </w:tc>
      </w:tr>
      <w:tr w:rsidR="00AC1303" w:rsidRPr="00E067BE" w14:paraId="27C04B29" w14:textId="77777777" w:rsidTr="00D83302">
        <w:trPr>
          <w:trHeight w:val="29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B091C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76D4F5C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E5AA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CB27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44662356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B91C6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3362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1E3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30FC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77E422A4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03AE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FFA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ASI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100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8D3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2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988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9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6C47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3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DB77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5805471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EB46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5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BCC9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725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418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5265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035F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8</w:t>
            </w:r>
          </w:p>
        </w:tc>
      </w:tr>
      <w:tr w:rsidR="00AC1303" w:rsidRPr="00E067BE" w14:paraId="5316DBE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11F7D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5D121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B341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B85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9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FF2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0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BD42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9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2F658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2996389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9F7E9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8654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444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17F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977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D7D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7</w:t>
            </w:r>
          </w:p>
        </w:tc>
      </w:tr>
      <w:tr w:rsidR="00AC1303" w:rsidRPr="00E067BE" w14:paraId="52E0081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FF9A4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CEF38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087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ACCA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0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95E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7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D049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3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9C41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394190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857EC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D96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154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9D5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995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7A2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3</w:t>
            </w:r>
          </w:p>
        </w:tc>
      </w:tr>
      <w:tr w:rsidR="00AC1303" w:rsidRPr="00E067BE" w14:paraId="7736220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A28A4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9ED92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D524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984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7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AD4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7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3DFE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91119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5B6BB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06A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854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A54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308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06B0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4</w:t>
            </w:r>
          </w:p>
        </w:tc>
      </w:tr>
      <w:tr w:rsidR="00AC1303" w:rsidRPr="00E067BE" w14:paraId="7939A8C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C4AC4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12071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4A7F65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AA17B5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4196051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055A0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B72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33A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31F0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70181347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DC4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C989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BBCA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6BE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FB4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2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461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68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458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8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34363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8557692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09E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369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573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862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F77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2089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879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4</w:t>
            </w:r>
          </w:p>
        </w:tc>
      </w:tr>
      <w:tr w:rsidR="00AC1303" w:rsidRPr="00E067BE" w14:paraId="6098D90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A86FC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D5B94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0CB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670F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68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8FEF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7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C9080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746531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271503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EE123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E7E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242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BAA9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543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D25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51</w:t>
            </w:r>
          </w:p>
        </w:tc>
      </w:tr>
      <w:tr w:rsidR="00AC1303" w:rsidRPr="00E067BE" w14:paraId="330F9F5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CB215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CBA04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FFC0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3D8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77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4B4E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3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ED1A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1A87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7828655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BB1EC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8FFE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86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E16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441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45D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1</w:t>
            </w:r>
          </w:p>
        </w:tc>
      </w:tr>
      <w:tr w:rsidR="00AC1303" w:rsidRPr="00E067BE" w14:paraId="09F94B4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5FC60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3D186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E8F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41C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3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2D3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5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7953F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96B2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7123287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3D34F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5EDE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42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583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175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531E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4</w:t>
            </w:r>
          </w:p>
        </w:tc>
      </w:tr>
      <w:tr w:rsidR="00AC1303" w:rsidRPr="00E067BE" w14:paraId="7D7FD93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CAD2F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0D241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2DE9E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A725C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547811392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41DCC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F7C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491E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D0E0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0E6E69F2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DE9E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411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BBN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AA4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8A28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8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050D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8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91C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9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0095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07954545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0EF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46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ED27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425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DAA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0325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406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8</w:t>
            </w:r>
          </w:p>
        </w:tc>
      </w:tr>
      <w:tr w:rsidR="00AC1303" w:rsidRPr="00E067BE" w14:paraId="65F0C85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CE30F7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D5204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5513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6E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8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6643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1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0701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6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23A27A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13375796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1136E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4C7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479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7730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1498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4EF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05</w:t>
            </w:r>
          </w:p>
        </w:tc>
      </w:tr>
      <w:tr w:rsidR="00AC1303" w:rsidRPr="00E067BE" w14:paraId="6E159A7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42727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2F312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D75C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CB14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17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ADE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7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5BD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CDB52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311740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09DC5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7BC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850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800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422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755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1</w:t>
            </w:r>
          </w:p>
        </w:tc>
      </w:tr>
      <w:tr w:rsidR="00AC1303" w:rsidRPr="00E067BE" w14:paraId="6558D35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D33C2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B70F6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723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16F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7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BD6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2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E1FA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4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D09CB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6666666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18CC8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C46A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3205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EE08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10259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7E0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68</w:t>
            </w:r>
          </w:p>
        </w:tc>
      </w:tr>
      <w:tr w:rsidR="00AC1303" w:rsidRPr="00E067BE" w14:paraId="7E030D9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AFD45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73035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54481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25DB3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3845373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ACE11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4C1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215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FB58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12D5107C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D8A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5AF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BBR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06AE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182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66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2A6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4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5B05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4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FB2A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2185792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64E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843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F9E2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1781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416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3881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FDE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46</w:t>
            </w:r>
          </w:p>
        </w:tc>
      </w:tr>
      <w:tr w:rsidR="00AC1303" w:rsidRPr="00E067BE" w14:paraId="0149679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E6157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D1DAA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E3E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E8A5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4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DEE3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1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F8A0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25C34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227272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C147F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2D2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366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DB28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8670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7808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2</w:t>
            </w:r>
          </w:p>
        </w:tc>
      </w:tr>
      <w:tr w:rsidR="00AC1303" w:rsidRPr="00E067BE" w14:paraId="3F80F45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181BC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EF11F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1003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2A6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17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C8E9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1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7744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6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8A94F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1438848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81E51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E1B3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987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5E1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9752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BBA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3</w:t>
            </w:r>
          </w:p>
        </w:tc>
      </w:tr>
      <w:tr w:rsidR="00AC1303" w:rsidRPr="00E067BE" w14:paraId="34B70E4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2B3BD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A4BAA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A18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B59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11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5A84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9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0684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918E1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1946472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8F781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ED1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1757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C43E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3824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60D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46</w:t>
            </w:r>
          </w:p>
        </w:tc>
      </w:tr>
      <w:tr w:rsidR="00AC1303" w:rsidRPr="00E067BE" w14:paraId="7972AFF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DAC160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D51E7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3FFCAF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1A8E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3747104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D58DB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B45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088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74B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5B8EC15C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62C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lastRenderedPageBreak/>
              <w:t>7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11D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CPIN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5A6B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9E5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2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D93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5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F0A0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7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45D7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0034602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1569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8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28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415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C8EE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729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2F8C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6</w:t>
            </w:r>
          </w:p>
        </w:tc>
      </w:tr>
      <w:tr w:rsidR="00AC1303" w:rsidRPr="00E067BE" w14:paraId="55F0F2A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9CC2D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EA579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008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CFBC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5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4D5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5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CFC9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7597F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84615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53F76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83E5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260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D0B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919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F94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3</w:t>
            </w:r>
          </w:p>
        </w:tc>
      </w:tr>
      <w:tr w:rsidR="00AC1303" w:rsidRPr="00E067BE" w14:paraId="26D4257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98D53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37964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E48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008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5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A92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9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FC3BA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489F54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8122605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9261D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FEA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293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459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86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072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3</w:t>
            </w:r>
          </w:p>
        </w:tc>
      </w:tr>
      <w:tr w:rsidR="00AC1303" w:rsidRPr="00E067BE" w14:paraId="7540FED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AEA17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7564D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B5E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8FA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9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0A1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6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3639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3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43914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042016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DDEB1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05C9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83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D168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.956E-0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4F9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0</w:t>
            </w:r>
          </w:p>
        </w:tc>
      </w:tr>
      <w:tr w:rsidR="00AC1303" w:rsidRPr="00E067BE" w14:paraId="097D208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7EAE7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F7019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04BDD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F3E6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350426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CF5D2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1F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DD10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831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2A4E7DF8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585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9051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ERAA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63F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F44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40</w:t>
            </w:r>
          </w:p>
        </w:tc>
        <w:tc>
          <w:tcPr>
            <w:tcW w:w="8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2BE2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5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E6DD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8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DDA69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8409090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CDD9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9675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E224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.1516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4F22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326221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99F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4421</w:t>
            </w:r>
          </w:p>
        </w:tc>
      </w:tr>
      <w:tr w:rsidR="00AC1303" w:rsidRPr="00E067BE" w14:paraId="13E3A58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4364B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7AACB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107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B9D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59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7DC3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89E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841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E316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.128133705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EED9B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41FF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.16060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C488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7.3106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793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.7702</w:t>
            </w:r>
          </w:p>
        </w:tc>
      </w:tr>
      <w:tr w:rsidR="00AC1303" w:rsidRPr="00E067BE" w14:paraId="5786D3E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50D94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AC07A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D83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CFB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CADA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F3C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6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0201FD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72727272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7236D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E0D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.694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BA0D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.87234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602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9574</w:t>
            </w:r>
          </w:p>
        </w:tc>
      </w:tr>
      <w:tr w:rsidR="00AC1303" w:rsidRPr="00E067BE" w14:paraId="58F9483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7D40A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2635C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A48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F85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067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9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3AF3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08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49C28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4666666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D1511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083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.3141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081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72710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74B8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5757</w:t>
            </w:r>
          </w:p>
        </w:tc>
      </w:tr>
      <w:tr w:rsidR="00AC1303" w:rsidRPr="00E067BE" w14:paraId="2104A00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536AF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3ABC6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5598F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E15A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.870103402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5A39B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511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A44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B700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0626A2FB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BA87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BF15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HMSP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5A0D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75D7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71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8D1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45BF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61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78C64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3396226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B90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01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EB7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325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DD2D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7570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E4A5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59</w:t>
            </w:r>
          </w:p>
        </w:tc>
      </w:tr>
      <w:tr w:rsidR="00AC1303" w:rsidRPr="00E067BE" w14:paraId="423A560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47339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9277A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609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9610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C3E9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5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F9A9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9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CE794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8333333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B4709E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3A3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807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61C6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326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B84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1</w:t>
            </w:r>
          </w:p>
        </w:tc>
      </w:tr>
      <w:tr w:rsidR="00AC1303" w:rsidRPr="00E067BE" w14:paraId="6128B7B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03BEE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BECA9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F625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D839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50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F2B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6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4784D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4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BEF4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5880398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AF3EE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C49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7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044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294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D27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1</w:t>
            </w:r>
          </w:p>
        </w:tc>
      </w:tr>
      <w:tr w:rsidR="00AC1303" w:rsidRPr="00E067BE" w14:paraId="3DB0E30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1D08C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E77D1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67BF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DF3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6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8B6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CA3A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D2F7B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2953367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B09C5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A11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7187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F742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9540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6F3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98</w:t>
            </w:r>
          </w:p>
        </w:tc>
      </w:tr>
      <w:tr w:rsidR="00AC1303" w:rsidRPr="00E067BE" w14:paraId="317BC59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02C08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A03F2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A4762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8561A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.20563326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A4DFEE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825F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4D3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5BDB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579A92D1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7D6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C992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ICBP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C77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816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04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529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1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3F13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1D9DE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698564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B799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04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4FAE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7104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AA1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5047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132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7</w:t>
            </w:r>
          </w:p>
        </w:tc>
      </w:tr>
      <w:tr w:rsidR="00AC1303" w:rsidRPr="00E067BE" w14:paraId="24903A7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FF389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2BACF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72F9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A50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1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107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5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859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5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E3E2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41255605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635DF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8BF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37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0D5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8823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4FAA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3</w:t>
            </w:r>
          </w:p>
        </w:tc>
      </w:tr>
      <w:tr w:rsidR="00AC1303" w:rsidRPr="00E067BE" w14:paraId="703A6CE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20061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960A1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E63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49B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57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5FF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7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AD9F8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8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BCCD14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91383812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84B03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8DC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73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7C0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62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168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5</w:t>
            </w:r>
          </w:p>
        </w:tc>
      </w:tr>
      <w:tr w:rsidR="00AC1303" w:rsidRPr="00E067BE" w14:paraId="529FD78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7065C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FC91E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711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0FF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7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6F7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0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FC74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175B3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942528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131DA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667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5348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6B21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3556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B4D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9</w:t>
            </w:r>
          </w:p>
        </w:tc>
      </w:tr>
      <w:tr w:rsidR="00AC1303" w:rsidRPr="00E067BE" w14:paraId="5006B8F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1D691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55263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A6FE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764A9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1622848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17E69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6B62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6F1F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CD3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6276E27A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3A7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872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INDF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8B3A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1D5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4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31CA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9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EA84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E7995E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375838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9E7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21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8DAE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85081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30EF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238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2BA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4</w:t>
            </w:r>
          </w:p>
        </w:tc>
      </w:tr>
      <w:tr w:rsidR="00AC1303" w:rsidRPr="00E067BE" w14:paraId="7F0BD90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DB5E5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BE879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4AC3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F4C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9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48B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8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85F0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0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9607E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3564668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E8C8B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886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143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A45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30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86D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44</w:t>
            </w:r>
          </w:p>
        </w:tc>
      </w:tr>
      <w:tr w:rsidR="00AC1303" w:rsidRPr="00E067BE" w14:paraId="6BB7882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491ABE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37B6B0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667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B9A8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8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4925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3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E4D1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27094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76642336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0DD73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6E6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553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6BD0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060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FDE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0</w:t>
            </w:r>
          </w:p>
        </w:tc>
      </w:tr>
      <w:tr w:rsidR="00AC1303" w:rsidRPr="00E067BE" w14:paraId="06A16D9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EF358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E4811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900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6FBB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3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323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7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546A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78508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324110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9C979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F59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8456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8D2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15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5F3A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4</w:t>
            </w:r>
          </w:p>
        </w:tc>
      </w:tr>
      <w:tr w:rsidR="00AC1303" w:rsidRPr="00E067BE" w14:paraId="5B6DEFD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F51EF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B24BB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0F7EB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77D77D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528952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6B5DE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D54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CFC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E04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4F06A784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7D16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D1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INKP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467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F84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5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1AE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7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5C75C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38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1EEB5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3333333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774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28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FEA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048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69B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2950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10F5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10</w:t>
            </w:r>
          </w:p>
        </w:tc>
      </w:tr>
      <w:tr w:rsidR="00AC1303" w:rsidRPr="00E067BE" w14:paraId="432D4A3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55592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4A241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6F73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705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7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87D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04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9C40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7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6351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5389610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3C935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E80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8235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A346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6192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9D6A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87</w:t>
            </w:r>
          </w:p>
        </w:tc>
      </w:tr>
      <w:tr w:rsidR="00AC1303" w:rsidRPr="00E067BE" w14:paraId="1A310E3F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860A7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4D085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5F4E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03E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04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D30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8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4A84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6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DB7F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494004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C38CC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D9B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209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E96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8816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64D5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63</w:t>
            </w:r>
          </w:p>
        </w:tc>
      </w:tr>
      <w:tr w:rsidR="00AC1303" w:rsidRPr="00E067BE" w14:paraId="29A21EB8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FC36F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D6794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76BD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FEE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8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584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7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686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58B846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1501597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462448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A8C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3471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CFA9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058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5469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9</w:t>
            </w:r>
          </w:p>
        </w:tc>
      </w:tr>
      <w:tr w:rsidR="00AC1303" w:rsidRPr="00E067BE" w14:paraId="4987865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81491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9DDE5C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C5B9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61771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13821735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21895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E90F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D379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9809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5C6DB7E1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A5F4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5D0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INTP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92B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79F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84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657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7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F93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25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39C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71815718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618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35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403E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733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6D4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2989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B02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43</w:t>
            </w:r>
          </w:p>
        </w:tc>
      </w:tr>
      <w:tr w:rsidR="00AC1303" w:rsidRPr="00E067BE" w14:paraId="239AA6E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34114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88734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BC0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BB72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77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D952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4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04D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300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D71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68015171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476F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45D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324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524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7554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37F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59</w:t>
            </w:r>
          </w:p>
        </w:tc>
      </w:tr>
      <w:tr w:rsidR="00AC1303" w:rsidRPr="00E067BE" w14:paraId="674B95C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02A89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098DA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D1F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6DE0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47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0CBE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1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BEF9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375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3E3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6407599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DC358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EA17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285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5EE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815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330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3</w:t>
            </w:r>
          </w:p>
        </w:tc>
      </w:tr>
      <w:tr w:rsidR="00AC1303" w:rsidRPr="00E067BE" w14:paraId="3B9DFCA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BCF54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19F79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D07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835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1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9B76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9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CE02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200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0F35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81818182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F3438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1F7A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462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737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143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38EE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7</w:t>
            </w:r>
          </w:p>
        </w:tc>
      </w:tr>
      <w:tr w:rsidR="00AC1303" w:rsidRPr="00E067BE" w14:paraId="542AF760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6F33AA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1D452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F1A22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6C7F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54209362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91930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1BCD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693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EC1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6F41D066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112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F6A3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ITMG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A4C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3C3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A8F0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4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E8C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87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0F613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33333333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02B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898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1CF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7232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3F89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523049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5476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743</w:t>
            </w:r>
          </w:p>
        </w:tc>
      </w:tr>
      <w:tr w:rsidR="00AC1303" w:rsidRPr="00E067BE" w14:paraId="4025B97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AE4D4E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C8D23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5BDE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3480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47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EC07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8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A1DD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3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F7E36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697167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DBAA8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9DB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29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946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875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B22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3</w:t>
            </w:r>
          </w:p>
        </w:tc>
      </w:tr>
      <w:tr w:rsidR="00AC1303" w:rsidRPr="00E067BE" w14:paraId="21F2D402" w14:textId="77777777" w:rsidTr="00D83302">
        <w:trPr>
          <w:trHeight w:val="310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48092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931D9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210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7AFB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850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DEA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40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EA58F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5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262D59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472924188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A9CD9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FEBD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83036</w:t>
            </w:r>
          </w:p>
        </w:tc>
        <w:tc>
          <w:tcPr>
            <w:tcW w:w="10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8AC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35022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5E4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12</w:t>
            </w:r>
          </w:p>
        </w:tc>
      </w:tr>
      <w:tr w:rsidR="00AC1303" w:rsidRPr="00E067BE" w14:paraId="3804EFD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BC20A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3E5F6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F6C4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ABD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4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40D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90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84640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86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FEAA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912990196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EA515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011B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62310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349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88256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9A46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294</w:t>
            </w:r>
          </w:p>
        </w:tc>
      </w:tr>
      <w:tr w:rsidR="00AC1303" w:rsidRPr="00E067BE" w14:paraId="4E21A3C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71DE9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74949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74D02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66323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15955272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4613E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669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D36C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A38C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544A9984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5EA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F5A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KLBF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2805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323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52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0B2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CD98B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96875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65789474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9F10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11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182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2539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E94C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644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DC99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2</w:t>
            </w:r>
          </w:p>
        </w:tc>
      </w:tr>
      <w:tr w:rsidR="00AC1303" w:rsidRPr="00E067BE" w14:paraId="3156C48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F02EA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39898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D5B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FBF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2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1044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8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E260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4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B4EB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641975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AD00B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1615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77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13AC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1540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9F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05</w:t>
            </w:r>
          </w:p>
        </w:tc>
      </w:tr>
      <w:tr w:rsidR="00AC1303" w:rsidRPr="00E067BE" w14:paraId="7E9E407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BF299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AB73E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B1E6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AC8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48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BC0D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132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720D5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1216216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ACAA5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F563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.03E-0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C80C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.626E-0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5670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0</w:t>
            </w:r>
          </w:p>
        </w:tc>
      </w:tr>
      <w:tr w:rsidR="00AC1303" w:rsidRPr="00E067BE" w14:paraId="6556F64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1B4B8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2C5D1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B40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0BF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1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E731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C286B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B7AF6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9411764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D15C8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7C43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294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05B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1185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3740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37</w:t>
            </w:r>
          </w:p>
        </w:tc>
      </w:tr>
      <w:tr w:rsidR="00AC1303" w:rsidRPr="00E067BE" w14:paraId="5B64871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33C5E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3D331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3DF09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6FBFD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6470358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1E7EC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3826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F3E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C6A3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02E9C905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065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E587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PGAS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57E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0BAC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2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9491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56D6E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7FD9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3584906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88B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25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495B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931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03C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43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690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8</w:t>
            </w:r>
          </w:p>
        </w:tc>
      </w:tr>
      <w:tr w:rsidR="00AC1303" w:rsidRPr="00E067BE" w14:paraId="04DA64F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D17BD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87C0D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DE6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55E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7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637B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5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3DD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1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AD45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3732718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412C3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A538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11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283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4772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C9D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49</w:t>
            </w:r>
          </w:p>
        </w:tc>
      </w:tr>
      <w:tr w:rsidR="00AC1303" w:rsidRPr="00E067BE" w14:paraId="404CB3B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5F62F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65844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FDDF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2846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5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F18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BE84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8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DF15A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691842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4EFF6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850A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434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A1E4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0578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7A7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9</w:t>
            </w:r>
          </w:p>
        </w:tc>
      </w:tr>
      <w:tr w:rsidR="00AC1303" w:rsidRPr="00E067BE" w14:paraId="02119E8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98652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6E516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6B9E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5F3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37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C9FD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76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CE9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8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CB75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D7692B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6EC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0573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3B8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347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AF33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12</w:t>
            </w:r>
          </w:p>
        </w:tc>
      </w:tr>
      <w:tr w:rsidR="00AC1303" w:rsidRPr="00E067BE" w14:paraId="79A8808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FAC20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F2A0D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10890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66C61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0292657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CA185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41C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E31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592A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5947A4E7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70C1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6A00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PTBA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4DFD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C0B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3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7E9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66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9D3E4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64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6C453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8139534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8847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25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E53F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816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743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5659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0137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86</w:t>
            </w:r>
          </w:p>
        </w:tc>
      </w:tr>
      <w:tr w:rsidR="00AC1303" w:rsidRPr="00E067BE" w14:paraId="3C41578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8E289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B8915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D42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DA47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66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ADB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8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5EE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3EC9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639097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CB11B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3719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613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9C5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150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81E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1</w:t>
            </w:r>
          </w:p>
        </w:tc>
      </w:tr>
      <w:tr w:rsidR="00AC1303" w:rsidRPr="00E067BE" w14:paraId="0B944FA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C8192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79ED1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8A7B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667E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81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CD5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7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CF4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0876E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35587189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A065E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243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358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49D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284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D72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4</w:t>
            </w:r>
          </w:p>
        </w:tc>
      </w:tr>
      <w:tr w:rsidR="00AC1303" w:rsidRPr="00E067BE" w14:paraId="01F9A55C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C063D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C3862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E45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C6C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71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EFB2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6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45C3D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8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77ADB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61623616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4FC9F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451C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6136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18CC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30585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3114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35</w:t>
            </w:r>
          </w:p>
        </w:tc>
      </w:tr>
      <w:tr w:rsidR="00AC1303" w:rsidRPr="00E067BE" w14:paraId="748C815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497D7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5FC75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46EC4B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87DB3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032056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5E8AA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A25B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60A3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1C7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67CCD49F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A607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36CE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SMGR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5B2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18DD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5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C3A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CBA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0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5AD73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3478261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E5A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07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5730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5115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A7AC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2847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6119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6</w:t>
            </w:r>
          </w:p>
        </w:tc>
      </w:tr>
      <w:tr w:rsidR="00AC1303" w:rsidRPr="00E067BE" w14:paraId="2191571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05B5A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166BA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C06E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0EE8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0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CB15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4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4C95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81108A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541666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84BEF7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EBF3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309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B08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047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F732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8</w:t>
            </w:r>
          </w:p>
        </w:tc>
      </w:tr>
      <w:tr w:rsidR="00AC1303" w:rsidRPr="00E067BE" w14:paraId="46ECE0A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C5EDF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47A8F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A3C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ACD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24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E0F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2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AB73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1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F79BA6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1649899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F0EC4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4C7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0882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412B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5371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DE59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18</w:t>
            </w:r>
          </w:p>
        </w:tc>
      </w:tr>
      <w:tr w:rsidR="00AC1303" w:rsidRPr="00E067BE" w14:paraId="477C5F4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72BBD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9BD1E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1A09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A370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2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E5C5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65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594A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6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7AA3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9310344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DB4F4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C4A3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4573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8763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212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B68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1</w:t>
            </w:r>
          </w:p>
        </w:tc>
      </w:tr>
      <w:tr w:rsidR="00AC1303" w:rsidRPr="00E067BE" w14:paraId="7E84194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5F3D4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BF49A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67A4D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ED0E2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30707515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44C5F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C29E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FE5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31E0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201573FD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9D89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6C3A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TLKM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C39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8C14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7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C49B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9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D5BC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A53A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8666667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3FAA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02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2D04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8371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DDD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339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0EB0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08</w:t>
            </w:r>
          </w:p>
        </w:tc>
      </w:tr>
      <w:tr w:rsidR="00AC1303" w:rsidRPr="00E067BE" w14:paraId="1CB760D3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0F81D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F4A8C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D04B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A89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97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A226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3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79F1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66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CF19F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66246851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24B03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8F56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765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AB4C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1167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5F9A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04</w:t>
            </w:r>
          </w:p>
        </w:tc>
      </w:tr>
      <w:tr w:rsidR="00AC1303" w:rsidRPr="00E067BE" w14:paraId="3E76835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0A48C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96069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830C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39B7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31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0941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0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AD874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3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2C6C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2054380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3C77E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03A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1024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85E1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4204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F01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47</w:t>
            </w:r>
          </w:p>
        </w:tc>
      </w:tr>
      <w:tr w:rsidR="00AC1303" w:rsidRPr="00E067BE" w14:paraId="3BAF3F2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39983B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5FA90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524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288F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04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D758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7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270F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29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93B08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7178217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E82939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245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820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FD9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6736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FD65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22</w:t>
            </w:r>
          </w:p>
        </w:tc>
      </w:tr>
      <w:tr w:rsidR="00AC1303" w:rsidRPr="00E067BE" w14:paraId="43F92E1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1733D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E2D2D3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62CEDA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A5E2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1181444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EF499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7718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A7CE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609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04DF05AB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9968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063A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UNTR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CCB3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E233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73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94A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5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1324B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8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7541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1297989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21F0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81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C6A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2115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A4FE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8909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9098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63</w:t>
            </w:r>
          </w:p>
        </w:tc>
      </w:tr>
      <w:tr w:rsidR="00AC1303" w:rsidRPr="00E067BE" w14:paraId="189AAC99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E9162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030C3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8692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7E35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152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8CA4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66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4511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07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CCE4E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35772358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76097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5359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2759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630F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1800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102F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73</w:t>
            </w:r>
          </w:p>
        </w:tc>
      </w:tr>
      <w:tr w:rsidR="00AC1303" w:rsidRPr="00E067BE" w14:paraId="0274013A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DC2348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422F6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0C59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8913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66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820C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1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D7F4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44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D8A79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6729323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A28C7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4BDF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754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8F17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0789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5485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03</w:t>
            </w:r>
          </w:p>
        </w:tc>
      </w:tr>
      <w:tr w:rsidR="00AC1303" w:rsidRPr="00E067BE" w14:paraId="4D75EC07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5FD19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F80DD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87B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2E72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21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B6B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60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9E39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92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BFE36A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7720090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83BA73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4AB7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6902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1C37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8569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4E65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95</w:t>
            </w:r>
          </w:p>
        </w:tc>
      </w:tr>
      <w:tr w:rsidR="00AC1303" w:rsidRPr="00E067BE" w14:paraId="3BDF2E9D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ECA08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3D67E8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6C00E8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FB227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270013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65467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DB91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1BFF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DDA5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2B0DCD64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C12C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9B82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UNVR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9C7C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28FA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908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F1DB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4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03D9F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68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CD7C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74889868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E9AB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97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2D51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42226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4E4E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78306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EA28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94</w:t>
            </w:r>
          </w:p>
        </w:tc>
      </w:tr>
      <w:tr w:rsidR="00AC1303" w:rsidRPr="00E067BE" w14:paraId="53558AF1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8D3F9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4CD1132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96B6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935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40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D41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35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75774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105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16D935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25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B9710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100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7215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8CB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38498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A936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462</w:t>
            </w:r>
          </w:p>
        </w:tc>
      </w:tr>
      <w:tr w:rsidR="00AC1303" w:rsidRPr="00E067BE" w14:paraId="685A795E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C0260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80AD2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F37E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0CCD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735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E72B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1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5311C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324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FDD9D1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4081632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E1469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ED0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56338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416D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3173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D62F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11</w:t>
            </w:r>
          </w:p>
        </w:tc>
      </w:tr>
      <w:tr w:rsidR="00AC1303" w:rsidRPr="00E067BE" w14:paraId="03236AE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EEEA9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AB25E1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9266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2BBB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11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76E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47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2E134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59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A76830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43552311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54AC8A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BFF5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64070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F012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410504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BDB2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368</w:t>
            </w:r>
          </w:p>
        </w:tc>
      </w:tr>
      <w:tr w:rsidR="00AC1303" w:rsidRPr="00E067BE" w14:paraId="78742D72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C8931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C04A5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0F048F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2CB5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9715388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37843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7DF0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3564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2842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  <w:tr w:rsidR="00AC1303" w:rsidRPr="00E067BE" w14:paraId="68F5EB33" w14:textId="77777777" w:rsidTr="00D83302">
        <w:trPr>
          <w:trHeight w:val="310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05C7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90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8D47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  <w:t>WIKA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AD34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76D8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65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0E89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58144A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33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40F4B81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202416918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047A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2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925C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33227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A72B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10407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0D9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68</w:t>
            </w:r>
          </w:p>
        </w:tc>
      </w:tr>
      <w:tr w:rsidR="00AC1303" w:rsidRPr="00E067BE" w14:paraId="0B553A5B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4CF02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A6B05C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8943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BA15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90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9040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8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3D868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5F6D32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002512563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ECE3D0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C9BC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12734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1B70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16217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854AE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54</w:t>
            </w:r>
          </w:p>
        </w:tc>
      </w:tr>
      <w:tr w:rsidR="00AC1303" w:rsidRPr="00E067BE" w14:paraId="7E8F6585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AC6FC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49F4E5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4E4D6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BB218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98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C201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7858B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88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3AFD03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443324937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093BE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CB2C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31347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3B1FF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98260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04979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328</w:t>
            </w:r>
          </w:p>
        </w:tc>
      </w:tr>
      <w:tr w:rsidR="00AC1303" w:rsidRPr="00E067BE" w14:paraId="76B78E76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3692DB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ACB8FE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1D58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922D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1105</w:t>
            </w:r>
          </w:p>
        </w:tc>
        <w:tc>
          <w:tcPr>
            <w:tcW w:w="8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B402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8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C8865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305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D6623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2760181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83A58F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3694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1461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A3B8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21362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AA48D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0.0071</w:t>
            </w:r>
          </w:p>
        </w:tc>
      </w:tr>
      <w:tr w:rsidR="00AC1303" w:rsidRPr="00E067BE" w14:paraId="1A02B5E4" w14:textId="77777777" w:rsidTr="00D83302">
        <w:trPr>
          <w:trHeight w:val="310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E12B84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90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4F6176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eastAsia="en-ID"/>
              </w:rPr>
            </w:pPr>
          </w:p>
        </w:tc>
        <w:tc>
          <w:tcPr>
            <w:tcW w:w="326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5AC51C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Jumla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8488375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-0.519438681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E819DD" w14:textId="77777777" w:rsidR="00AC1303" w:rsidRPr="00E067BE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4FE9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7AF64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03C37" w14:textId="77777777" w:rsidR="00AC1303" w:rsidRPr="00E067BE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</w:pPr>
            <w:r w:rsidRPr="00E067B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ID"/>
              </w:rPr>
              <w:t> </w:t>
            </w:r>
          </w:p>
        </w:tc>
      </w:tr>
    </w:tbl>
    <w:p w14:paraId="7508B03C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695DE7C7" w14:textId="77777777" w:rsidR="00AC1303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5291B268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1" w:name="_Toc139532068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6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Perhitunga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r w:rsidRPr="00C002B5">
        <w:rPr>
          <w:rFonts w:ascii="Times New Roman" w:hAnsi="Times New Roman"/>
          <w:color w:val="auto"/>
          <w:sz w:val="24"/>
          <w:szCs w:val="24"/>
        </w:rPr>
        <w:t>Dividend Payout Ratio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2019-2022</w:t>
      </w:r>
      <w:bookmarkEnd w:id="11"/>
    </w:p>
    <w:p w14:paraId="3A7615F3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B627AF6" wp14:editId="5C13D714">
                <wp:simplePos x="0" y="0"/>
                <wp:positionH relativeFrom="column">
                  <wp:posOffset>938492</wp:posOffset>
                </wp:positionH>
                <wp:positionV relativeFrom="paragraph">
                  <wp:posOffset>11229</wp:posOffset>
                </wp:positionV>
                <wp:extent cx="2399169" cy="733331"/>
                <wp:effectExtent l="0" t="0" r="20320" b="10160"/>
                <wp:wrapNone/>
                <wp:docPr id="726549403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99169" cy="73333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F8E05F8" w14:textId="77777777" w:rsidR="00AC1303" w:rsidRPr="006D471F" w:rsidRDefault="00AC1303" w:rsidP="00AC1303">
                            <w:pPr>
                              <w:spacing w:after="0" w:line="240" w:lineRule="auto"/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</w:pPr>
                            <w:r w:rsidRPr="000A36DD">
                              <w:rPr>
                                <w:rFonts w:ascii="Times New Roman" w:eastAsia="Times New Roman" w:hAnsi="Times New Roman"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> </w:t>
                            </w:r>
                            <w:r>
                              <w:rPr>
                                <w:rFonts w:ascii="Times New Roman" w:eastAsia="Times New Roman" w:hAnsi="Times New Roman"/>
                                <w:b/>
                                <w:bCs/>
                                <w:i/>
                                <w:iCs/>
                                <w:color w:val="000000"/>
                                <w:sz w:val="24"/>
                                <w:szCs w:val="24"/>
                                <w:lang w:eastAsia="en-ID"/>
                              </w:rPr>
                              <w:t xml:space="preserve">DPR </w:t>
                            </w:r>
                          </w:p>
                          <w:p w14:paraId="6687E710" w14:textId="77777777" w:rsidR="00AC1303" w:rsidRDefault="00AC1303" w:rsidP="00AC1303">
                            <m:oMathPara>
                              <m:oMath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/>
                                    <w:color w:val="000000"/>
                                    <w:sz w:val="24"/>
                                    <w:szCs w:val="24"/>
                                    <w:lang w:eastAsia="en-ID"/>
                                  </w:rPr>
                                  <m:t>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eastAsia="Times New Roman" w:hAnsi="Cambria Math"/>
                                        <w:b/>
                                        <w:bCs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  <w:lang w:eastAsia="en-ID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lang w:eastAsia="en-ID"/>
                                      </w:rPr>
                                      <m:t>Dividend per Share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eastAsia="Times New Roman" w:hAnsi="Cambria Math"/>
                                        <w:color w:val="000000"/>
                                        <w:sz w:val="24"/>
                                        <w:szCs w:val="24"/>
                                        <w:lang w:eastAsia="en-ID"/>
                                      </w:rPr>
                                      <m:t>Earning per Share</m:t>
                                    </m:r>
                                  </m:den>
                                </m:f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627AF6" id="Text Box 5" o:spid="_x0000_s1030" type="#_x0000_t202" style="position:absolute;margin-left:73.9pt;margin-top:.9pt;width:188.9pt;height:57.7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" fillcolor="white [3201]" strokeweight=".5pt">
                <v:textbox>
                  <w:txbxContent>
                    <w:p w14:paraId="5F8E05F8" w14:textId="77777777" w:rsidR="00AC1303" w:rsidRPr="006D471F" w:rsidRDefault="00AC1303" w:rsidP="00AC1303">
                      <w:pPr>
                        <w:spacing w:after="0" w:line="240" w:lineRule="auto"/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</w:pPr>
                      <w:r w:rsidRPr="000A36DD">
                        <w:rPr>
                          <w:rFonts w:ascii="Times New Roman" w:eastAsia="Times New Roman" w:hAnsi="Times New Roman"/>
                          <w:color w:val="000000"/>
                          <w:sz w:val="24"/>
                          <w:szCs w:val="24"/>
                          <w:lang w:eastAsia="en-ID"/>
                        </w:rPr>
                        <w:t> </w:t>
                      </w:r>
                      <w:r>
                        <w:rPr>
                          <w:rFonts w:ascii="Times New Roman" w:eastAsia="Times New Roman" w:hAnsi="Times New Roman"/>
                          <w:b/>
                          <w:bCs/>
                          <w:i/>
                          <w:iCs/>
                          <w:color w:val="000000"/>
                          <w:sz w:val="24"/>
                          <w:szCs w:val="24"/>
                          <w:lang w:eastAsia="en-ID"/>
                        </w:rPr>
                        <w:t xml:space="preserve">DPR </w:t>
                      </w:r>
                    </w:p>
                    <w:p w14:paraId="6687E710" w14:textId="77777777" w:rsidR="00AC1303" w:rsidRDefault="00AC1303" w:rsidP="00AC1303">
                      <m:oMathPara>
                        <m:oMath>
                          <m:r>
                            <m:rPr>
                              <m:sty m:val="bi"/>
                            </m:rPr>
                            <w:rPr>
                              <w:rFonts w:ascii="Cambria Math" w:eastAsia="Times New Roman" w:hAnsi="Cambria Math"/>
                              <w:color w:val="000000"/>
                              <w:sz w:val="24"/>
                              <w:szCs w:val="24"/>
                              <w:lang w:eastAsia="en-ID"/>
                            </w:rPr>
                            <m:t>=</m:t>
                          </m:r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b/>
                                  <w:bCs/>
                                  <w:i/>
                                  <w:iCs/>
                                  <w:color w:val="000000"/>
                                  <w:sz w:val="24"/>
                                  <w:szCs w:val="24"/>
                                  <w:lang w:eastAsia="en-ID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lang w:eastAsia="en-ID"/>
                                </w:rPr>
                                <m:t>Dividend per Share</m:t>
                              </m:r>
                            </m:num>
                            <m:den>
                              <m:r>
                                <w:rPr>
                                  <w:rFonts w:ascii="Cambria Math" w:eastAsia="Times New Roman" w:hAnsi="Cambria Math"/>
                                  <w:color w:val="000000"/>
                                  <w:sz w:val="24"/>
                                  <w:szCs w:val="24"/>
                                  <w:lang w:eastAsia="en-ID"/>
                                </w:rPr>
                                <m:t>Earning per Share</m:t>
                              </m:r>
                            </m:den>
                          </m:f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</w:p>
    <w:p w14:paraId="5F34E0C5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0A9FC913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tbl>
      <w:tblPr>
        <w:tblW w:w="7240" w:type="dxa"/>
        <w:tblLook w:val="04A0" w:firstRow="1" w:lastRow="0" w:firstColumn="1" w:lastColumn="0" w:noHBand="0" w:noVBand="1"/>
      </w:tblPr>
      <w:tblGrid>
        <w:gridCol w:w="520"/>
        <w:gridCol w:w="963"/>
        <w:gridCol w:w="960"/>
        <w:gridCol w:w="1980"/>
        <w:gridCol w:w="1800"/>
        <w:gridCol w:w="1120"/>
      </w:tblGrid>
      <w:tr w:rsidR="00AC1303" w:rsidRPr="00EE645D" w14:paraId="34021C05" w14:textId="77777777" w:rsidTr="00D83302">
        <w:trPr>
          <w:trHeight w:val="640"/>
          <w:tblHeader/>
        </w:trPr>
        <w:tc>
          <w:tcPr>
            <w:tcW w:w="52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199C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4F96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</w:pPr>
            <w:proofErr w:type="spellStart"/>
            <w:r w:rsidRPr="00EE645D">
              <w:rPr>
                <w:rFonts w:ascii="Times New Roman" w:eastAsia="Times New Roman" w:hAnsi="Times New Roman"/>
                <w:b/>
                <w:bCs/>
                <w:sz w:val="24"/>
                <w:szCs w:val="24"/>
                <w:lang w:eastAsia="en-ID"/>
              </w:rPr>
              <w:t>Emiten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1A2C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EE645D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Tahun</w:t>
            </w:r>
            <w:proofErr w:type="spellEnd"/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EF13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Dividen Per Lemb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83F3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Laba Per Lembar Saham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E0D5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en-ID"/>
              </w:rPr>
              <w:t>DPR</w:t>
            </w:r>
          </w:p>
        </w:tc>
      </w:tr>
      <w:tr w:rsidR="00AC1303" w:rsidRPr="00EE645D" w14:paraId="4781708F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9BE6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9BC4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DR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7A66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6F43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7.506819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3AA2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89.050521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2D77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6745</w:t>
            </w:r>
          </w:p>
        </w:tc>
      </w:tr>
      <w:tr w:rsidR="00AC1303" w:rsidRPr="00EE645D" w14:paraId="62EB3A17" w14:textId="77777777" w:rsidTr="00D83302">
        <w:trPr>
          <w:trHeight w:val="310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C806D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BB980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5607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3DB4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1.302879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0F9C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9.8966948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B3B3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7355</w:t>
            </w:r>
          </w:p>
        </w:tc>
      </w:tr>
      <w:tr w:rsidR="00AC1303" w:rsidRPr="00EE645D" w14:paraId="6C12825C" w14:textId="77777777" w:rsidTr="00D83302">
        <w:trPr>
          <w:trHeight w:val="310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207C7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53C19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6881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0745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21.630586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AE85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58.857342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F61A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830</w:t>
            </w:r>
          </w:p>
        </w:tc>
      </w:tr>
      <w:tr w:rsidR="00AC1303" w:rsidRPr="00EE645D" w14:paraId="4D6DECB4" w14:textId="77777777" w:rsidTr="00D83302">
        <w:trPr>
          <w:trHeight w:val="310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1FE7E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1052B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259D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CCC9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93.447723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1ADF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92.37362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CF41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826</w:t>
            </w:r>
          </w:p>
        </w:tc>
      </w:tr>
      <w:tr w:rsidR="00AC1303" w:rsidRPr="00EE645D" w14:paraId="0959AE5F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E8C0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E01A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NT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2C7E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BA70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.7357062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3CE0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.06682738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2A5A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5788</w:t>
            </w:r>
          </w:p>
        </w:tc>
      </w:tr>
      <w:tr w:rsidR="00AC1303" w:rsidRPr="00EE645D" w14:paraId="41CA81EA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83168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005073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2F40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917C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.82337669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1CF6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7.8284276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DD53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590</w:t>
            </w:r>
          </w:p>
        </w:tc>
      </w:tr>
      <w:tr w:rsidR="00AC1303" w:rsidRPr="00EE645D" w14:paraId="060C49CB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E6D86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08E4E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3151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CE7A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.7399167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FC96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7.4731899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E338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161</w:t>
            </w:r>
          </w:p>
        </w:tc>
      </w:tr>
      <w:tr w:rsidR="00AC1303" w:rsidRPr="00EE645D" w14:paraId="1C484683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77B29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0BD78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8FDA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71FA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8.7362573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5D71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9.001456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9164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436</w:t>
            </w:r>
          </w:p>
        </w:tc>
      </w:tr>
      <w:tr w:rsidR="00AC1303" w:rsidRPr="00EE645D" w14:paraId="6AA24528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5C33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EF49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ASI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A160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AF35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1.120442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6155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57.568422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C8DA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211</w:t>
            </w:r>
          </w:p>
        </w:tc>
      </w:tr>
      <w:tr w:rsidR="00AC1303" w:rsidRPr="00EE645D" w14:paraId="70D5BE25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44106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364FC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06C9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21BF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83.998616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7C78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58.724434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F002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011</w:t>
            </w:r>
          </w:p>
        </w:tc>
      </w:tr>
      <w:tr w:rsidR="00AC1303" w:rsidRPr="00EE645D" w14:paraId="6051D31C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EC737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15CCBB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C067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1BA1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2.002766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D8FB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32.002766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EA37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089</w:t>
            </w:r>
          </w:p>
        </w:tc>
      </w:tr>
      <w:tr w:rsidR="00AC1303" w:rsidRPr="00EE645D" w14:paraId="4676058A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1CD2E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D4D4AB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F86A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D891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81.991058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1EC3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98.430149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FA2D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824</w:t>
            </w:r>
          </w:p>
        </w:tc>
      </w:tr>
      <w:tr w:rsidR="00AC1303" w:rsidRPr="00EE645D" w14:paraId="72371BB6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F624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98A1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C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387D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E599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55.000018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072B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58.78979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E97E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064</w:t>
            </w:r>
          </w:p>
        </w:tc>
      </w:tr>
      <w:tr w:rsidR="00AC1303" w:rsidRPr="00EE645D" w14:paraId="57C11990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2F134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041FF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AA93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A40E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53.000019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7BD6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01.07880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AAF3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022</w:t>
            </w:r>
          </w:p>
        </w:tc>
      </w:tr>
      <w:tr w:rsidR="00AC1303" w:rsidRPr="00EE645D" w14:paraId="68F5667A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FE8CD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6D102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1AD6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5AD8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1.399995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E992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55.040732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5BB0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368</w:t>
            </w:r>
          </w:p>
        </w:tc>
      </w:tr>
      <w:tr w:rsidR="00AC1303" w:rsidRPr="00EE645D" w14:paraId="11AF2F00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6940F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ED499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D499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C61D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6.565658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191D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33.946280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4320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688</w:t>
            </w:r>
          </w:p>
        </w:tc>
      </w:tr>
      <w:tr w:rsidR="00AC1303" w:rsidRPr="00EE645D" w14:paraId="0BC72334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AD65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E6C9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8257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2D6F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.289567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DC88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31.619319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2CB1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420</w:t>
            </w:r>
          </w:p>
        </w:tc>
      </w:tr>
      <w:tr w:rsidR="00AC1303" w:rsidRPr="00EE645D" w14:paraId="50704718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9E4B8B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C5028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F497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2323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6.241077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C8B7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8.106235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E6D3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1580</w:t>
            </w:r>
          </w:p>
        </w:tc>
      </w:tr>
      <w:tr w:rsidR="00AC1303" w:rsidRPr="00EE645D" w14:paraId="1A9B10E0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64507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6EC80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CB1B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BDA3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3.9764120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FEE3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88.624227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2733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747</w:t>
            </w:r>
          </w:p>
        </w:tc>
      </w:tr>
      <w:tr w:rsidR="00AC1303" w:rsidRPr="00EE645D" w14:paraId="36633B92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E319A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5BB89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5570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900D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7.579023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1E24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01.06217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314D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1474</w:t>
            </w:r>
          </w:p>
        </w:tc>
      </w:tr>
      <w:tr w:rsidR="00AC1303" w:rsidRPr="00EE645D" w14:paraId="7D0E2366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1241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3185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BB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AB1F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9B56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1.139979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03EF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79.00278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CD68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700</w:t>
            </w:r>
          </w:p>
        </w:tc>
      </w:tr>
      <w:tr w:rsidR="00AC1303" w:rsidRPr="00EE645D" w14:paraId="645400EA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70E8BB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9D1E5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178E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7D71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7.201180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438E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1.285179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8710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1052</w:t>
            </w:r>
          </w:p>
        </w:tc>
      </w:tr>
      <w:tr w:rsidR="00AC1303" w:rsidRPr="00EE645D" w14:paraId="5CDD8748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B3EAC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4278A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ABC5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909A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0.0059032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3817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.929757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B78F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943</w:t>
            </w:r>
          </w:p>
        </w:tc>
      </w:tr>
      <w:tr w:rsidR="00AC1303" w:rsidRPr="00EE645D" w14:paraId="41FC687B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99BBB4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6CA91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00C2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F3FD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3.328645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0BE6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42.622221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517B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6810</w:t>
            </w:r>
          </w:p>
        </w:tc>
      </w:tr>
      <w:tr w:rsidR="00AC1303" w:rsidRPr="00EE645D" w14:paraId="0E1E24D2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100B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531A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CP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E2D2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7237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8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7333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22.114038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583C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313</w:t>
            </w:r>
          </w:p>
        </w:tc>
      </w:tr>
      <w:tr w:rsidR="00AC1303" w:rsidRPr="00EE645D" w14:paraId="317CB996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773B7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323B3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7BDF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0BEE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745A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4.530613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907C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454</w:t>
            </w:r>
          </w:p>
        </w:tc>
      </w:tr>
      <w:tr w:rsidR="00AC1303" w:rsidRPr="00EE645D" w14:paraId="4FB663E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E87AF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C16C6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7B69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52B5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C193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20.698255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156A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075</w:t>
            </w:r>
          </w:p>
        </w:tc>
      </w:tr>
      <w:tr w:rsidR="00AC1303" w:rsidRPr="00EE645D" w14:paraId="2CFE4ADD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22FB2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0981B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17FE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48C8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8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FAEB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8.702097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EB1F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6044</w:t>
            </w:r>
          </w:p>
        </w:tc>
      </w:tr>
      <w:tr w:rsidR="00AC1303" w:rsidRPr="00EE645D" w14:paraId="0450DB3E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ADCF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C0A6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ERA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727D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065E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33AD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2.063696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5531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899</w:t>
            </w:r>
          </w:p>
        </w:tc>
      </w:tr>
      <w:tr w:rsidR="00AC1303" w:rsidRPr="00EE645D" w14:paraId="51FD2E7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F79D1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2530ED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E305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2583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99458589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E4C0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0.39878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7AEE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047</w:t>
            </w:r>
          </w:p>
        </w:tc>
      </w:tr>
      <w:tr w:rsidR="00AC1303" w:rsidRPr="00EE645D" w14:paraId="339A369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EBF8D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B76FF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EE80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89FE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.7554069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B135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0.0888556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1FA3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1963</w:t>
            </w:r>
          </w:p>
        </w:tc>
      </w:tr>
      <w:tr w:rsidR="00AC1303" w:rsidRPr="00EE645D" w14:paraId="7391F922" w14:textId="77777777" w:rsidTr="00D83302">
        <w:trPr>
          <w:trHeight w:val="310"/>
        </w:trPr>
        <w:tc>
          <w:tcPr>
            <w:tcW w:w="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2C90A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B52131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7313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6D6D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2.7165501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D4FE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7.4956295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FEBB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366</w:t>
            </w:r>
          </w:p>
        </w:tc>
      </w:tr>
      <w:tr w:rsidR="00AC1303" w:rsidRPr="00EE645D" w14:paraId="59C68CA4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F75B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43B7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HM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9DE0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6B8C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7.199994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BCA7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7.96543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404B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9935</w:t>
            </w:r>
          </w:p>
        </w:tc>
      </w:tr>
      <w:tr w:rsidR="00AC1303" w:rsidRPr="00EE645D" w14:paraId="0F88D749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0E627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E3745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3585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1E66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9.800003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1494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3.7751021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5CBD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6239</w:t>
            </w:r>
          </w:p>
        </w:tc>
      </w:tr>
      <w:tr w:rsidR="00AC1303" w:rsidRPr="00EE645D" w14:paraId="58F8B55E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FB7D481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A60093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D7CB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618C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2.8000000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148D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1.3584508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4ED1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1865</w:t>
            </w:r>
          </w:p>
        </w:tc>
      </w:tr>
      <w:tr w:rsidR="00AC1303" w:rsidRPr="00EE645D" w14:paraId="2AA84CA3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52B67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2E822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37E8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A377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3.299997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FC1E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4.3659607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F832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1643</w:t>
            </w:r>
          </w:p>
        </w:tc>
      </w:tr>
      <w:tr w:rsidR="00AC1303" w:rsidRPr="00EE645D" w14:paraId="46A8A353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0C34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0989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CB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AC73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9C4F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6.998885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67A8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59.614903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80A8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981</w:t>
            </w:r>
          </w:p>
        </w:tc>
      </w:tr>
      <w:tr w:rsidR="00AC1303" w:rsidRPr="00EE645D" w14:paraId="2ECB52AB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8E8F8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2508DB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1991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AF7E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4.99828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505C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36.132224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C5BD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380</w:t>
            </w:r>
          </w:p>
        </w:tc>
      </w:tr>
      <w:tr w:rsidR="00AC1303" w:rsidRPr="00EE645D" w14:paraId="3649D5D3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2F399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3C257E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2721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0836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4.99828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EAB9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78.43791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A76B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169</w:t>
            </w:r>
          </w:p>
        </w:tc>
      </w:tr>
      <w:tr w:rsidR="00AC1303" w:rsidRPr="00EE645D" w14:paraId="4734ACF7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9CDD1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DA823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3318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0F4C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4.999981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BF24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90.673910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A622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382</w:t>
            </w:r>
          </w:p>
        </w:tc>
      </w:tr>
      <w:tr w:rsidR="00AC1303" w:rsidRPr="00EE645D" w14:paraId="559016FD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C530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AF2F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D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7AE0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BC9C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1.008314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A076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72.292596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AE85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544</w:t>
            </w:r>
          </w:p>
        </w:tc>
      </w:tr>
      <w:tr w:rsidR="00AC1303" w:rsidRPr="00EE645D" w14:paraId="4EC0D3F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CEC96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10E73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39D7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CF91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78.013553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D6BF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96.81845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3661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789</w:t>
            </w:r>
          </w:p>
        </w:tc>
      </w:tr>
      <w:tr w:rsidR="00AC1303" w:rsidRPr="00EE645D" w14:paraId="4059F9C1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900FA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B6707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5281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F263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78.013553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9C02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79.00854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C9C0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174</w:t>
            </w:r>
          </w:p>
        </w:tc>
      </w:tr>
      <w:tr w:rsidR="00AC1303" w:rsidRPr="00EE645D" w14:paraId="33CF7916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CF32B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D9428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A7A7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98C1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78.000049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F115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046.93877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7F93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655</w:t>
            </w:r>
          </w:p>
        </w:tc>
      </w:tr>
      <w:tr w:rsidR="00AC1303" w:rsidRPr="00EE645D" w14:paraId="7F2AC39C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501E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5FA1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K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9218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7D63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8.0547464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2C3B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07.418344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B305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1386</w:t>
            </w:r>
          </w:p>
        </w:tc>
      </w:tr>
      <w:tr w:rsidR="00AC1303" w:rsidRPr="00EE645D" w14:paraId="0A39B40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9F2C7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7A71C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BCC3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71E0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4.6828812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87CB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32.20475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44CF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636</w:t>
            </w:r>
          </w:p>
        </w:tc>
      </w:tr>
      <w:tr w:rsidR="00AC1303" w:rsidRPr="00EE645D" w14:paraId="4705B46E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BBC2E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314D1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7737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6D0E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5.3847612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96B8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59.67195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042F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359</w:t>
            </w:r>
          </w:p>
        </w:tc>
      </w:tr>
      <w:tr w:rsidR="00AC1303" w:rsidRPr="00EE645D" w14:paraId="22391D73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E7AA5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7F99C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B925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A7AD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4.0796144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72C0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465.50480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1AD1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219</w:t>
            </w:r>
          </w:p>
        </w:tc>
      </w:tr>
      <w:tr w:rsidR="00AC1303" w:rsidRPr="00EE645D" w14:paraId="1DA5F730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B881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FAC0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N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63BD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277A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49.99988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5259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98.557317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12A7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1032</w:t>
            </w:r>
          </w:p>
        </w:tc>
      </w:tr>
      <w:tr w:rsidR="00AC1303" w:rsidRPr="00EE645D" w14:paraId="53550C96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08A08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02A4A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32CB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7C3C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25.00000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F35F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90.688211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6EC5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4775</w:t>
            </w:r>
          </w:p>
        </w:tc>
      </w:tr>
      <w:tr w:rsidR="00AC1303" w:rsidRPr="00EE645D" w14:paraId="5FC26D7F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D0A79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B92DA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A5B6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1790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18.510971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BD52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03.828499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C54E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0291</w:t>
            </w:r>
          </w:p>
        </w:tc>
      </w:tr>
      <w:tr w:rsidR="00AC1303" w:rsidRPr="00EE645D" w14:paraId="1B7E1398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EF8ED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47583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04A3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AF83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07.3692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13B9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36.984723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7A8A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9448</w:t>
            </w:r>
          </w:p>
        </w:tc>
      </w:tr>
      <w:tr w:rsidR="00AC1303" w:rsidRPr="00EE645D" w14:paraId="2139C4DB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26A8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DEC1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ITM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67AB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F2C0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67.86116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7F48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76.78975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DF5C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6920</w:t>
            </w:r>
          </w:p>
        </w:tc>
      </w:tr>
      <w:tr w:rsidR="00AC1303" w:rsidRPr="00EE645D" w14:paraId="3B70B8BC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41D40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6F316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6629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0A9C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07.303592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DDAE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71.508774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2F4A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7122</w:t>
            </w:r>
          </w:p>
        </w:tc>
      </w:tr>
      <w:tr w:rsidR="00AC1303" w:rsidRPr="00EE645D" w14:paraId="7101881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6BC6C1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B4DEB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1BF9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0EAC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86.05167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B16E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618.45705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B651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245</w:t>
            </w:r>
          </w:p>
        </w:tc>
      </w:tr>
      <w:tr w:rsidR="00AC1303" w:rsidRPr="00EE645D" w14:paraId="4534467E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CE62F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B7C01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1708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69EA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495.30272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1E5C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697.4765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9E7F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489</w:t>
            </w:r>
          </w:p>
        </w:tc>
      </w:tr>
      <w:tr w:rsidR="00AC1303" w:rsidRPr="00EE645D" w14:paraId="727BDBC4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13B3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9BF5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KLB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D567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A5EC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2F2C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4.1353645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97BB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803</w:t>
            </w:r>
          </w:p>
        </w:tc>
      </w:tr>
      <w:tr w:rsidR="00AC1303" w:rsidRPr="00EE645D" w14:paraId="16548743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AAE89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A8A79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320E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31DB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.0012064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77B0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9.7278961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77FF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353</w:t>
            </w:r>
          </w:p>
        </w:tc>
      </w:tr>
      <w:tr w:rsidR="00AC1303" w:rsidRPr="00EE645D" w14:paraId="643FFD1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D5E41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9C1C8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F162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2799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E728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8.9525170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BE65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061</w:t>
            </w:r>
          </w:p>
        </w:tc>
      </w:tr>
      <w:tr w:rsidR="00AC1303" w:rsidRPr="00EE645D" w14:paraId="73B077F5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DCDCE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14693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3F7E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B46B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4.8014132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4D1F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3.6015877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8CC3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728</w:t>
            </w:r>
          </w:p>
        </w:tc>
      </w:tr>
      <w:tr w:rsidR="00AC1303" w:rsidRPr="00EE645D" w14:paraId="21AC600A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6E19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889B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PG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7E5A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13B8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6.6554584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4EB4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5.7371403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1EE3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8618</w:t>
            </w:r>
          </w:p>
        </w:tc>
      </w:tr>
      <w:tr w:rsidR="00AC1303" w:rsidRPr="00EE645D" w14:paraId="4EB3945B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ED31F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2A3358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AA4F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74E6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9.317998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89C5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5.542653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383C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3132</w:t>
            </w:r>
          </w:p>
        </w:tc>
      </w:tr>
      <w:tr w:rsidR="00AC1303" w:rsidRPr="00EE645D" w14:paraId="74D125FE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4F34E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AD9DE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020F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D0FA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.2544140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E396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6.551706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E20E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645</w:t>
            </w:r>
          </w:p>
        </w:tc>
      </w:tr>
      <w:tr w:rsidR="00AC1303" w:rsidRPr="00EE645D" w14:paraId="618958C5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AB66A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8DE55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512A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A544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33.650648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03B6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60.442521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3B1D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132</w:t>
            </w:r>
          </w:p>
        </w:tc>
      </w:tr>
      <w:tr w:rsidR="00AC1303" w:rsidRPr="00EE645D" w14:paraId="6697D20E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F601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6737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PTB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7F0F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547E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36.714628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3ED3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61.060129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F31D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9326</w:t>
            </w:r>
          </w:p>
        </w:tc>
      </w:tr>
      <w:tr w:rsidR="00AC1303" w:rsidRPr="00EE645D" w14:paraId="6EA9F67B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6251D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EA1DA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1C37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3FCC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26.464592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61F2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15.29987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5535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5163</w:t>
            </w:r>
          </w:p>
        </w:tc>
      </w:tr>
      <w:tr w:rsidR="00AC1303" w:rsidRPr="00EE645D" w14:paraId="1712ADE1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61C56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DE7F2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084E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7A9A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72.7233198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4185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99.637984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60BE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1039</w:t>
            </w:r>
          </w:p>
        </w:tc>
      </w:tr>
      <w:tr w:rsidR="00AC1303" w:rsidRPr="00EE645D" w14:paraId="7891A642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2A53CD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D105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82DC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D4C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86.51609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0AE9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109.26178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6A2D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6189</w:t>
            </w:r>
          </w:p>
        </w:tc>
      </w:tr>
      <w:tr w:rsidR="00AC1303" w:rsidRPr="00EE645D" w14:paraId="51C603D8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42CD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lastRenderedPageBreak/>
              <w:t>18</w:t>
            </w:r>
          </w:p>
        </w:tc>
        <w:tc>
          <w:tcPr>
            <w:tcW w:w="8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9C99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SMG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68AC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5E81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7.644246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60D0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99.768187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FA33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194</w:t>
            </w:r>
          </w:p>
        </w:tc>
      </w:tr>
      <w:tr w:rsidR="00AC1303" w:rsidRPr="00EE645D" w14:paraId="616268D9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48E6783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25D19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6BF9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0B1A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0.3294602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B936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50.869760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1CFE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0894</w:t>
            </w:r>
          </w:p>
        </w:tc>
      </w:tr>
      <w:tr w:rsidR="00AC1303" w:rsidRPr="00EE645D" w14:paraId="4F4A0F6F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5D3E0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223DC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9F3D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B1C4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88.303841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9701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56.946617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F06F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275</w:t>
            </w:r>
          </w:p>
        </w:tc>
      </w:tr>
      <w:tr w:rsidR="00AC1303" w:rsidRPr="00EE645D" w14:paraId="0CEA8059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3F04E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AB8A6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A4B2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1924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1.677096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64ED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70.150064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C6BA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098</w:t>
            </w:r>
          </w:p>
        </w:tc>
      </w:tr>
      <w:tr w:rsidR="00AC1303" w:rsidRPr="00EE645D" w14:paraId="40AC930B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A7CE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7321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A6E3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2C1C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3.826336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0663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78.532027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E99B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882</w:t>
            </w:r>
          </w:p>
        </w:tc>
      </w:tr>
      <w:tr w:rsidR="00AC1303" w:rsidRPr="00EE645D" w14:paraId="5A833AD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91ED6E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4E6608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D2F4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B7FB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4.064794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EC5D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98.42861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81AA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163</w:t>
            </w:r>
          </w:p>
        </w:tc>
      </w:tr>
      <w:tr w:rsidR="00AC1303" w:rsidRPr="00EE645D" w14:paraId="0B74D8A6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74BFC4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EDB07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8E05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41CA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8.005528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C672C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42.693724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ECC6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902</w:t>
            </w:r>
          </w:p>
        </w:tc>
      </w:tr>
      <w:tr w:rsidR="00AC1303" w:rsidRPr="00EE645D" w14:paraId="73081765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A81F7D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CCC75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73E2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81BD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9.966359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0A70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79.420357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4798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5367</w:t>
            </w:r>
          </w:p>
        </w:tc>
      </w:tr>
      <w:tr w:rsidR="00AC1303" w:rsidRPr="00EE645D" w14:paraId="0C37B242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6839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3021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UNT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4C63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5D26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36.04477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479E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985.15844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5624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4141</w:t>
            </w:r>
          </w:p>
        </w:tc>
      </w:tr>
      <w:tr w:rsidR="00AC1303" w:rsidRPr="00EE645D" w14:paraId="36FC2EBD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BE428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0A0F0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E5F6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F85B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76.035388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9319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10.03351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F661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6464</w:t>
            </w:r>
          </w:p>
        </w:tc>
      </w:tr>
      <w:tr w:rsidR="00AC1303" w:rsidRPr="00EE645D" w14:paraId="47F53A1B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99CCD9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545F8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258F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C1D8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808.0292225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4979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844.0394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71D8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841</w:t>
            </w:r>
          </w:p>
        </w:tc>
      </w:tr>
      <w:tr w:rsidR="00AC1303" w:rsidRPr="00EE645D" w14:paraId="37653FC4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5C30B2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8ECB5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C17C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9369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707.041908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F0328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6164.30026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9155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2769</w:t>
            </w:r>
          </w:p>
        </w:tc>
      </w:tr>
      <w:tr w:rsidR="00AC1303" w:rsidRPr="00EE645D" w14:paraId="328D397B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C17C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8D68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UNV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9E8F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ACD9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204.71323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E7B8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968.91703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63ADE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2434</w:t>
            </w:r>
          </w:p>
        </w:tc>
      </w:tr>
      <w:tr w:rsidR="00AC1303" w:rsidRPr="00EE645D" w14:paraId="0AF5A0CE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E2ED8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C08AE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D6E7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303E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9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96B63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87.772896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9B730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0332</w:t>
            </w:r>
          </w:p>
        </w:tc>
      </w:tr>
      <w:tr w:rsidR="00AC1303" w:rsidRPr="00EE645D" w14:paraId="40F7A2E6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26B5B0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414D2E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C3AC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7504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66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FEDB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0.934416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E6BB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0998</w:t>
            </w:r>
          </w:p>
        </w:tc>
      </w:tr>
      <w:tr w:rsidR="00AC1303" w:rsidRPr="00EE645D" w14:paraId="2EFB94A0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3133B5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99A502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C1A1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2A2F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5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22B0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40.622830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8A05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0880</w:t>
            </w:r>
          </w:p>
        </w:tc>
      </w:tr>
      <w:tr w:rsidR="00AC1303" w:rsidRPr="00EE645D" w14:paraId="5068EAC4" w14:textId="77777777" w:rsidTr="00D83302">
        <w:trPr>
          <w:trHeight w:val="310"/>
        </w:trPr>
        <w:tc>
          <w:tcPr>
            <w:tcW w:w="5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19D5D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8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EA71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  <w:t>WIK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D00E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9BA1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45.6024539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532C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92.199526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A43D5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1561</w:t>
            </w:r>
          </w:p>
        </w:tc>
      </w:tr>
      <w:tr w:rsidR="00AC1303" w:rsidRPr="00EE645D" w14:paraId="36F8F170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03375F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701877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78F1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8EA27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50.9487591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BA59F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35.9358204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D9B3A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4178</w:t>
            </w:r>
          </w:p>
        </w:tc>
      </w:tr>
      <w:tr w:rsidR="00AC1303" w:rsidRPr="00EE645D" w14:paraId="7E530E5F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5328B6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C4D8B7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CE4D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31EC9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.42137380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0DE56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3.9047925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E508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0.1013</w:t>
            </w:r>
          </w:p>
        </w:tc>
      </w:tr>
      <w:tr w:rsidR="00AC1303" w:rsidRPr="00EE645D" w14:paraId="3F0571AD" w14:textId="77777777" w:rsidTr="00D83302">
        <w:trPr>
          <w:trHeight w:val="310"/>
        </w:trPr>
        <w:tc>
          <w:tcPr>
            <w:tcW w:w="5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5B447A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5EE0CC" w14:textId="77777777" w:rsidR="00AC1303" w:rsidRPr="00EE645D" w:rsidRDefault="00AC1303" w:rsidP="00D83302">
            <w:pPr>
              <w:spacing w:after="0" w:line="240" w:lineRule="auto"/>
              <w:rPr>
                <w:rFonts w:ascii="Times New Roman" w:eastAsia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2E234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CB48B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790051287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6EF31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40317761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31B92" w14:textId="77777777" w:rsidR="00AC1303" w:rsidRPr="00EE645D" w:rsidRDefault="00AC1303" w:rsidP="00D8330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</w:pPr>
            <w:r w:rsidRPr="00EE645D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en-ID"/>
              </w:rPr>
              <w:t>1.2757</w:t>
            </w:r>
          </w:p>
        </w:tc>
      </w:tr>
    </w:tbl>
    <w:p w14:paraId="4EE6D82F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090050DA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6C2A8380" w14:textId="77777777" w:rsidR="00AC1303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3603AA34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2" w:name="_Toc139532069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7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Statistik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Deskriptif</w:t>
      </w:r>
      <w:bookmarkEnd w:id="12"/>
      <w:proofErr w:type="spellEnd"/>
    </w:p>
    <w:tbl>
      <w:tblPr>
        <w:tblW w:w="5171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20"/>
        <w:gridCol w:w="331"/>
        <w:gridCol w:w="1442"/>
        <w:gridCol w:w="1742"/>
        <w:gridCol w:w="1892"/>
        <w:gridCol w:w="1938"/>
        <w:gridCol w:w="44"/>
      </w:tblGrid>
      <w:tr w:rsidR="00AC1303" w:rsidRPr="00286D1B" w14:paraId="761ADD53" w14:textId="77777777" w:rsidTr="00D83302">
        <w:trPr>
          <w:gridAfter w:val="1"/>
          <w:wAfter w:w="27" w:type="pct"/>
          <w:cantSplit/>
        </w:trPr>
        <w:tc>
          <w:tcPr>
            <w:tcW w:w="4973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5A56B86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286D1B"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AC1303" w:rsidRPr="00286D1B" w14:paraId="0C01B585" w14:textId="77777777" w:rsidTr="00D83302">
        <w:trPr>
          <w:cantSplit/>
        </w:trPr>
        <w:tc>
          <w:tcPr>
            <w:tcW w:w="499" w:type="pct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FA9BDB2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02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DDF624E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78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DCB21ED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061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4E167E7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152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5BC47C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207" w:type="pct"/>
            <w:gridSpan w:val="2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98DB266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AC1303" w:rsidRPr="00286D1B" w14:paraId="08B5E743" w14:textId="77777777" w:rsidTr="00D83302">
        <w:trPr>
          <w:cantSplit/>
        </w:trPr>
        <w:tc>
          <w:tcPr>
            <w:tcW w:w="499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9D6737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 xml:space="preserve">BAS </w:t>
            </w:r>
          </w:p>
        </w:tc>
        <w:tc>
          <w:tcPr>
            <w:tcW w:w="202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8D6FCB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88</w:t>
            </w:r>
          </w:p>
        </w:tc>
        <w:tc>
          <w:tcPr>
            <w:tcW w:w="878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0664D0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0063</w:t>
            </w:r>
          </w:p>
        </w:tc>
        <w:tc>
          <w:tcPr>
            <w:tcW w:w="1061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63D88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0633</w:t>
            </w:r>
          </w:p>
        </w:tc>
        <w:tc>
          <w:tcPr>
            <w:tcW w:w="1152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834632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025157</w:t>
            </w:r>
          </w:p>
        </w:tc>
        <w:tc>
          <w:tcPr>
            <w:tcW w:w="1207" w:type="pct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C28EA6B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0131190</w:t>
            </w:r>
          </w:p>
        </w:tc>
      </w:tr>
      <w:tr w:rsidR="00AC1303" w:rsidRPr="00286D1B" w14:paraId="2B8511B9" w14:textId="77777777" w:rsidTr="00D83302">
        <w:trPr>
          <w:cantSplit/>
        </w:trPr>
        <w:tc>
          <w:tcPr>
            <w:tcW w:w="499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75A764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 xml:space="preserve">MV </w:t>
            </w:r>
          </w:p>
        </w:tc>
        <w:tc>
          <w:tcPr>
            <w:tcW w:w="202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A38E0E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88</w:t>
            </w:r>
          </w:p>
        </w:tc>
        <w:tc>
          <w:tcPr>
            <w:tcW w:w="87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8D8A0D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1145210000000</w:t>
            </w:r>
          </w:p>
        </w:tc>
        <w:tc>
          <w:tcPr>
            <w:tcW w:w="106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F5DBD4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1043461660725000</w:t>
            </w:r>
          </w:p>
        </w:tc>
        <w:tc>
          <w:tcPr>
            <w:tcW w:w="11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FF3C51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140293872686851.69</w:t>
            </w:r>
          </w:p>
        </w:tc>
        <w:tc>
          <w:tcPr>
            <w:tcW w:w="1207" w:type="pct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B9C346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188822614125066.470</w:t>
            </w:r>
          </w:p>
        </w:tc>
      </w:tr>
      <w:tr w:rsidR="00AC1303" w:rsidRPr="00286D1B" w14:paraId="50F23BA5" w14:textId="77777777" w:rsidTr="00D83302">
        <w:trPr>
          <w:cantSplit/>
        </w:trPr>
        <w:tc>
          <w:tcPr>
            <w:tcW w:w="499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05B004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 xml:space="preserve">VR </w:t>
            </w:r>
          </w:p>
        </w:tc>
        <w:tc>
          <w:tcPr>
            <w:tcW w:w="202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3E50B7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88</w:t>
            </w:r>
          </w:p>
        </w:tc>
        <w:tc>
          <w:tcPr>
            <w:tcW w:w="87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AB25FE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0000</w:t>
            </w:r>
          </w:p>
        </w:tc>
        <w:tc>
          <w:tcPr>
            <w:tcW w:w="106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DD4CE1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5.7702</w:t>
            </w:r>
          </w:p>
        </w:tc>
        <w:tc>
          <w:tcPr>
            <w:tcW w:w="11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DB11C8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107891</w:t>
            </w:r>
          </w:p>
        </w:tc>
        <w:tc>
          <w:tcPr>
            <w:tcW w:w="1207" w:type="pct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C45E86B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6242511</w:t>
            </w:r>
          </w:p>
        </w:tc>
      </w:tr>
      <w:tr w:rsidR="00AC1303" w:rsidRPr="00286D1B" w14:paraId="7C339150" w14:textId="77777777" w:rsidTr="00D83302">
        <w:trPr>
          <w:cantSplit/>
        </w:trPr>
        <w:tc>
          <w:tcPr>
            <w:tcW w:w="499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E6FCA2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 xml:space="preserve">DPR </w:t>
            </w:r>
          </w:p>
        </w:tc>
        <w:tc>
          <w:tcPr>
            <w:tcW w:w="202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76CEEE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88</w:t>
            </w:r>
          </w:p>
        </w:tc>
        <w:tc>
          <w:tcPr>
            <w:tcW w:w="87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ED78DF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0047</w:t>
            </w:r>
          </w:p>
        </w:tc>
        <w:tc>
          <w:tcPr>
            <w:tcW w:w="106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42D8F4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1.7355</w:t>
            </w:r>
          </w:p>
        </w:tc>
        <w:tc>
          <w:tcPr>
            <w:tcW w:w="11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89EF97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581710</w:t>
            </w:r>
          </w:p>
        </w:tc>
        <w:tc>
          <w:tcPr>
            <w:tcW w:w="1207" w:type="pct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DB963B9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4547282</w:t>
            </w:r>
          </w:p>
        </w:tc>
      </w:tr>
      <w:tr w:rsidR="00AC1303" w:rsidRPr="00286D1B" w14:paraId="23B39D3F" w14:textId="77777777" w:rsidTr="00D83302">
        <w:trPr>
          <w:cantSplit/>
        </w:trPr>
        <w:tc>
          <w:tcPr>
            <w:tcW w:w="499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15A937C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HP</w:t>
            </w:r>
          </w:p>
        </w:tc>
        <w:tc>
          <w:tcPr>
            <w:tcW w:w="202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D8EBC3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88</w:t>
            </w:r>
          </w:p>
        </w:tc>
        <w:tc>
          <w:tcPr>
            <w:tcW w:w="878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D99160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.718</w:t>
            </w:r>
          </w:p>
        </w:tc>
        <w:tc>
          <w:tcPr>
            <w:tcW w:w="1061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AADB55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441.629</w:t>
            </w:r>
          </w:p>
        </w:tc>
        <w:tc>
          <w:tcPr>
            <w:tcW w:w="1152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ACFBFD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56.45589</w:t>
            </w:r>
          </w:p>
        </w:tc>
        <w:tc>
          <w:tcPr>
            <w:tcW w:w="1207" w:type="pct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B4BBD8C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70.805600</w:t>
            </w:r>
          </w:p>
        </w:tc>
      </w:tr>
      <w:tr w:rsidR="00AC1303" w:rsidRPr="00286D1B" w14:paraId="5F2C1726" w14:textId="77777777" w:rsidTr="00D83302">
        <w:trPr>
          <w:cantSplit/>
        </w:trPr>
        <w:tc>
          <w:tcPr>
            <w:tcW w:w="499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CA43741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202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2E88964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286D1B">
              <w:rPr>
                <w:rFonts w:ascii="Arial" w:hAnsi="Arial" w:cs="Arial"/>
                <w:color w:val="010205"/>
                <w:sz w:val="18"/>
                <w:szCs w:val="18"/>
              </w:rPr>
              <w:t>88</w:t>
            </w:r>
          </w:p>
        </w:tc>
        <w:tc>
          <w:tcPr>
            <w:tcW w:w="878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2DEB6D76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1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BD3212F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52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2DACE656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07" w:type="pct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5D0D380C" w14:textId="77777777" w:rsidR="00AC1303" w:rsidRPr="00286D1B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3980F122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22AF8782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42EE5E1E" w14:textId="77777777" w:rsidR="00AC1303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3" w:name="_Toc139532070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8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Normalitas</w:t>
      </w:r>
      <w:bookmarkEnd w:id="13"/>
      <w:proofErr w:type="spellEnd"/>
    </w:p>
    <w:p w14:paraId="4D9D8136" w14:textId="77777777" w:rsidR="00AC1303" w:rsidRPr="0081757C" w:rsidRDefault="00AC1303" w:rsidP="00AC1303"/>
    <w:tbl>
      <w:tblPr>
        <w:tblW w:w="536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AC1303" w:rsidRPr="00505E75" w14:paraId="04253EAA" w14:textId="77777777" w:rsidTr="00D83302">
        <w:trPr>
          <w:cantSplit/>
          <w:jc w:val="center"/>
        </w:trPr>
        <w:tc>
          <w:tcPr>
            <w:tcW w:w="5365" w:type="dxa"/>
            <w:gridSpan w:val="3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2E72C61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05E75">
              <w:rPr>
                <w:rFonts w:ascii="Arial" w:hAnsi="Arial" w:cs="Arial"/>
                <w:b/>
                <w:bCs/>
                <w:color w:val="010205"/>
              </w:rPr>
              <w:t>One-Sample Kolmogorov-Smirnov Test</w:t>
            </w:r>
          </w:p>
        </w:tc>
      </w:tr>
      <w:tr w:rsidR="00AC1303" w:rsidRPr="00505E75" w14:paraId="57E1B5E4" w14:textId="77777777" w:rsidTr="00D83302">
        <w:trPr>
          <w:cantSplit/>
          <w:jc w:val="center"/>
        </w:trPr>
        <w:tc>
          <w:tcPr>
            <w:tcW w:w="3890" w:type="dxa"/>
            <w:gridSpan w:val="2"/>
            <w:tcBorders>
              <w:top w:val="nil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23E1B3F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24C2952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AC1303" w:rsidRPr="00505E75" w14:paraId="37B5909E" w14:textId="77777777" w:rsidTr="00D83302">
        <w:trPr>
          <w:cantSplit/>
          <w:jc w:val="center"/>
        </w:trPr>
        <w:tc>
          <w:tcPr>
            <w:tcW w:w="3890" w:type="dxa"/>
            <w:gridSpan w:val="2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090BBDC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27D306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</w:tr>
      <w:tr w:rsidR="00AC1303" w:rsidRPr="00505E75" w14:paraId="18E875BB" w14:textId="77777777" w:rsidTr="00D83302">
        <w:trPr>
          <w:cantSplit/>
          <w:jc w:val="center"/>
        </w:trPr>
        <w:tc>
          <w:tcPr>
            <w:tcW w:w="2445" w:type="dxa"/>
            <w:vMerge w:val="restart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4B79CAA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 xml:space="preserve">Normal </w:t>
            </w:r>
            <w:proofErr w:type="spellStart"/>
            <w:proofErr w:type="gramStart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Parameters</w:t>
            </w:r>
            <w:r w:rsidRPr="00505E75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1A60269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5B4172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AC1303" w:rsidRPr="00505E75" w14:paraId="45912D67" w14:textId="77777777" w:rsidTr="00D83302">
        <w:trPr>
          <w:cantSplit/>
          <w:jc w:val="center"/>
        </w:trPr>
        <w:tc>
          <w:tcPr>
            <w:tcW w:w="2445" w:type="dxa"/>
            <w:vMerge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28F93C8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7C931C3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2AD834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73220022</w:t>
            </w:r>
          </w:p>
        </w:tc>
      </w:tr>
      <w:tr w:rsidR="00AC1303" w:rsidRPr="00505E75" w14:paraId="6143001B" w14:textId="77777777" w:rsidTr="00D83302">
        <w:trPr>
          <w:cantSplit/>
          <w:jc w:val="center"/>
        </w:trPr>
        <w:tc>
          <w:tcPr>
            <w:tcW w:w="2445" w:type="dxa"/>
            <w:vMerge w:val="restart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6D87AB9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08CFDF7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9BD611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</w:tr>
      <w:tr w:rsidR="00AC1303" w:rsidRPr="00505E75" w14:paraId="53308D1D" w14:textId="77777777" w:rsidTr="00D83302">
        <w:trPr>
          <w:cantSplit/>
          <w:jc w:val="center"/>
        </w:trPr>
        <w:tc>
          <w:tcPr>
            <w:tcW w:w="2445" w:type="dxa"/>
            <w:vMerge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6267E79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472C9F9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5F42B5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</w:tr>
      <w:tr w:rsidR="00AC1303" w:rsidRPr="00505E75" w14:paraId="04EBCE07" w14:textId="77777777" w:rsidTr="00D83302">
        <w:trPr>
          <w:cantSplit/>
          <w:jc w:val="center"/>
        </w:trPr>
        <w:tc>
          <w:tcPr>
            <w:tcW w:w="2445" w:type="dxa"/>
            <w:vMerge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08A274D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5B68434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9E8D97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61</w:t>
            </w:r>
          </w:p>
        </w:tc>
      </w:tr>
      <w:tr w:rsidR="00AC1303" w:rsidRPr="00505E75" w14:paraId="58041815" w14:textId="77777777" w:rsidTr="00D83302">
        <w:trPr>
          <w:cantSplit/>
          <w:jc w:val="center"/>
        </w:trPr>
        <w:tc>
          <w:tcPr>
            <w:tcW w:w="3890" w:type="dxa"/>
            <w:gridSpan w:val="2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654B989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028CB1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61</w:t>
            </w:r>
          </w:p>
        </w:tc>
      </w:tr>
      <w:tr w:rsidR="00AC1303" w:rsidRPr="00505E75" w14:paraId="007C6675" w14:textId="77777777" w:rsidTr="00D83302">
        <w:trPr>
          <w:cantSplit/>
          <w:jc w:val="center"/>
        </w:trPr>
        <w:tc>
          <w:tcPr>
            <w:tcW w:w="3890" w:type="dxa"/>
            <w:gridSpan w:val="2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E0E0E0"/>
          </w:tcPr>
          <w:p w14:paraId="301CB89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Asymp</w:t>
            </w:r>
            <w:proofErr w:type="spellEnd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58E2665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00</w:t>
            </w:r>
            <w:proofErr w:type="gramStart"/>
            <w:r w:rsidRPr="00505E7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,d</w:t>
            </w:r>
            <w:proofErr w:type="gramEnd"/>
          </w:p>
        </w:tc>
      </w:tr>
      <w:tr w:rsidR="00AC1303" w:rsidRPr="00505E75" w14:paraId="4403FE34" w14:textId="77777777" w:rsidTr="00D83302"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</w:tcPr>
          <w:p w14:paraId="3F7343F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AC1303" w:rsidRPr="00505E75" w14:paraId="5CF9817E" w14:textId="77777777" w:rsidTr="00D83302"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</w:tcPr>
          <w:p w14:paraId="683BE62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AC1303" w:rsidRPr="00505E75" w14:paraId="21ACCCE3" w14:textId="77777777" w:rsidTr="00D83302"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</w:tcPr>
          <w:p w14:paraId="6AE9AD5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  <w:tr w:rsidR="00AC1303" w:rsidRPr="00505E75" w14:paraId="22F486B5" w14:textId="77777777" w:rsidTr="00D83302">
        <w:trPr>
          <w:cantSplit/>
          <w:jc w:val="center"/>
        </w:trPr>
        <w:tc>
          <w:tcPr>
            <w:tcW w:w="5365" w:type="dxa"/>
            <w:gridSpan w:val="3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7D3CDCE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d. This is a lower bound of the true significance.</w:t>
            </w:r>
          </w:p>
        </w:tc>
      </w:tr>
    </w:tbl>
    <w:p w14:paraId="19E08521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555FFF61" w14:textId="77777777" w:rsidR="00AC1303" w:rsidRDefault="00AC1303" w:rsidP="00AC1303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5ED51583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4" w:name="_Toc139532071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9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Multikolinieritas</w:t>
      </w:r>
      <w:bookmarkEnd w:id="14"/>
      <w:proofErr w:type="spellEnd"/>
    </w:p>
    <w:tbl>
      <w:tblPr>
        <w:tblW w:w="845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6"/>
        <w:gridCol w:w="1215"/>
        <w:gridCol w:w="1373"/>
        <w:gridCol w:w="1373"/>
        <w:gridCol w:w="1514"/>
        <w:gridCol w:w="1167"/>
        <w:gridCol w:w="1056"/>
      </w:tblGrid>
      <w:tr w:rsidR="00AC1303" w:rsidRPr="00505E75" w14:paraId="10EB1C40" w14:textId="77777777" w:rsidTr="00D83302">
        <w:trPr>
          <w:cantSplit/>
        </w:trPr>
        <w:tc>
          <w:tcPr>
            <w:tcW w:w="1971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2FA7244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3A284C0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36FA83C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2223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439D9F0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AC1303" w:rsidRPr="00505E75" w14:paraId="340B39E3" w14:textId="77777777" w:rsidTr="00D83302">
        <w:trPr>
          <w:cantSplit/>
        </w:trPr>
        <w:tc>
          <w:tcPr>
            <w:tcW w:w="1971" w:type="dxa"/>
            <w:gridSpan w:val="2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26A7800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73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02E6FF3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73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72D9615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1878B66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167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69F97B6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56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22FF37C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AC1303" w:rsidRPr="00505E75" w14:paraId="7623AB71" w14:textId="77777777" w:rsidTr="00D83302">
        <w:trPr>
          <w:cantSplit/>
        </w:trPr>
        <w:tc>
          <w:tcPr>
            <w:tcW w:w="756" w:type="dxa"/>
            <w:vMerge w:val="restart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DB8919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15" w:type="dxa"/>
            <w:tcBorders>
              <w:top w:val="single" w:sz="8" w:space="0" w:color="152935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1CB5CBF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55F47A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7.129</w:t>
            </w:r>
          </w:p>
        </w:tc>
        <w:tc>
          <w:tcPr>
            <w:tcW w:w="1373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34BD77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.457</w:t>
            </w:r>
          </w:p>
        </w:tc>
        <w:tc>
          <w:tcPr>
            <w:tcW w:w="1514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7F9599E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293D995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3B31876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1303" w:rsidRPr="00505E75" w14:paraId="3C6FCB94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174FD0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101B831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AS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A8177E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562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3E2A62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90BEA1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306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69209E1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798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35CDBF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253</w:t>
            </w:r>
          </w:p>
        </w:tc>
      </w:tr>
      <w:tr w:rsidR="00AC1303" w:rsidRPr="00505E75" w14:paraId="0C9D73E5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7E1CAB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1C2B12D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V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B7FAB8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50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BE56FC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BFE158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D8D065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652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639A5E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533</w:t>
            </w:r>
          </w:p>
        </w:tc>
      </w:tr>
      <w:tr w:rsidR="00AC1303" w:rsidRPr="00505E75" w14:paraId="6D9AD320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F73D2C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696A448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R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CD300C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78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5D0913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49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D5F4E5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170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6C4DEA6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718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4272A9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393</w:t>
            </w:r>
          </w:p>
        </w:tc>
      </w:tr>
      <w:tr w:rsidR="00AC1303" w:rsidRPr="00505E75" w14:paraId="5573C969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12" w:space="0" w:color="auto"/>
              <w:right w:val="nil"/>
            </w:tcBorders>
            <w:shd w:val="clear" w:color="auto" w:fill="E0E0E0"/>
          </w:tcPr>
          <w:p w14:paraId="67A269C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12" w:space="0" w:color="auto"/>
              <w:right w:val="single" w:sz="12" w:space="0" w:color="auto"/>
            </w:tcBorders>
            <w:shd w:val="clear" w:color="auto" w:fill="E0E0E0"/>
          </w:tcPr>
          <w:p w14:paraId="5CC0307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PR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5410EC4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284604F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213A2E8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5018025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930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441E321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075</w:t>
            </w:r>
          </w:p>
        </w:tc>
      </w:tr>
    </w:tbl>
    <w:p w14:paraId="5602980F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3C906C43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5" w:name="_Toc139532072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10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Heteroskedastisitas</w:t>
      </w:r>
      <w:bookmarkEnd w:id="15"/>
      <w:proofErr w:type="spellEnd"/>
    </w:p>
    <w:tbl>
      <w:tblPr>
        <w:tblW w:w="1056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6"/>
        <w:gridCol w:w="1215"/>
        <w:gridCol w:w="1373"/>
        <w:gridCol w:w="1373"/>
        <w:gridCol w:w="1514"/>
        <w:gridCol w:w="1056"/>
        <w:gridCol w:w="931"/>
        <w:gridCol w:w="125"/>
        <w:gridCol w:w="1049"/>
        <w:gridCol w:w="118"/>
        <w:gridCol w:w="1056"/>
      </w:tblGrid>
      <w:tr w:rsidR="00AC1303" w:rsidRPr="00505E75" w14:paraId="334A4EF4" w14:textId="77777777" w:rsidTr="00D83302">
        <w:trPr>
          <w:cantSplit/>
        </w:trPr>
        <w:tc>
          <w:tcPr>
            <w:tcW w:w="8218" w:type="dxa"/>
            <w:gridSpan w:val="7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/>
            <w:vAlign w:val="center"/>
          </w:tcPr>
          <w:p w14:paraId="0B96270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505E75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505E75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  <w:tc>
          <w:tcPr>
            <w:tcW w:w="117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62EA9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</w:p>
        </w:tc>
        <w:tc>
          <w:tcPr>
            <w:tcW w:w="117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FCF6B0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</w:p>
        </w:tc>
      </w:tr>
      <w:tr w:rsidR="00AC1303" w:rsidRPr="00505E75" w14:paraId="0A52CB44" w14:textId="77777777" w:rsidTr="00D83302">
        <w:trPr>
          <w:cantSplit/>
        </w:trPr>
        <w:tc>
          <w:tcPr>
            <w:tcW w:w="1971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44C3A4D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tcBorders>
              <w:top w:val="single" w:sz="12" w:space="0" w:color="auto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097501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single" w:sz="12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67E7DAC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tcBorders>
              <w:top w:val="single" w:sz="12" w:space="0" w:color="auto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4C17B2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56" w:type="dxa"/>
            <w:gridSpan w:val="2"/>
            <w:vMerge w:val="restart"/>
            <w:tcBorders>
              <w:top w:val="single" w:sz="12" w:space="0" w:color="auto"/>
              <w:left w:val="single" w:sz="8" w:space="0" w:color="E0E0E0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4D9F80F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2223" w:type="dxa"/>
            <w:gridSpan w:val="3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7B230A6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AC1303" w:rsidRPr="00505E75" w14:paraId="640254E6" w14:textId="77777777" w:rsidTr="00D83302">
        <w:trPr>
          <w:cantSplit/>
        </w:trPr>
        <w:tc>
          <w:tcPr>
            <w:tcW w:w="1971" w:type="dxa"/>
            <w:gridSpan w:val="2"/>
            <w:vMerge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254CABD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96A5E6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7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0B39D4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5A6B30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372EA00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56" w:type="dxa"/>
            <w:gridSpan w:val="2"/>
            <w:vMerge/>
            <w:tcBorders>
              <w:top w:val="nil"/>
              <w:left w:val="single" w:sz="8" w:space="0" w:color="E0E0E0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12BF1FB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67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  <w:vAlign w:val="bottom"/>
          </w:tcPr>
          <w:p w14:paraId="493169A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7AF1D4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AC1303" w:rsidRPr="00505E75" w14:paraId="4AE466EB" w14:textId="77777777" w:rsidTr="00D83302">
        <w:trPr>
          <w:cantSplit/>
        </w:trPr>
        <w:tc>
          <w:tcPr>
            <w:tcW w:w="756" w:type="dxa"/>
            <w:vMerge w:val="restart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87FF94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1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8B376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D9CBC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.782</w:t>
            </w:r>
          </w:p>
        </w:tc>
        <w:tc>
          <w:tcPr>
            <w:tcW w:w="137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6C5FB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505</w:t>
            </w:r>
          </w:p>
        </w:tc>
        <w:tc>
          <w:tcPr>
            <w:tcW w:w="15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DA022E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67DFB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848</w:t>
            </w:r>
          </w:p>
        </w:tc>
        <w:tc>
          <w:tcPr>
            <w:tcW w:w="1056" w:type="dxa"/>
            <w:gridSpan w:val="2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2FD792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69</w:t>
            </w:r>
          </w:p>
        </w:tc>
        <w:tc>
          <w:tcPr>
            <w:tcW w:w="1167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  <w:vAlign w:val="center"/>
          </w:tcPr>
          <w:p w14:paraId="111E47B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B293F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1303" w:rsidRPr="00505E75" w14:paraId="40E30343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74D119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A803D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AS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A7A42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5202C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13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4066A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53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ADF10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.211</w:t>
            </w:r>
          </w:p>
        </w:tc>
        <w:tc>
          <w:tcPr>
            <w:tcW w:w="1056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A04586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30</w:t>
            </w:r>
          </w:p>
        </w:tc>
        <w:tc>
          <w:tcPr>
            <w:tcW w:w="1167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</w:tcPr>
          <w:p w14:paraId="13C076D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99B965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</w:tr>
      <w:tr w:rsidR="00AC1303" w:rsidRPr="00505E75" w14:paraId="2DF56FE0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000E6A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D9D48D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V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FF63F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55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AA3BF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52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CA5E2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148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8AAA3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1.059</w:t>
            </w:r>
          </w:p>
        </w:tc>
        <w:tc>
          <w:tcPr>
            <w:tcW w:w="1056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2B1456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93</w:t>
            </w:r>
          </w:p>
        </w:tc>
        <w:tc>
          <w:tcPr>
            <w:tcW w:w="1167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</w:tcPr>
          <w:p w14:paraId="25C0E54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42797B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</w:tr>
      <w:tr w:rsidR="00AC1303" w:rsidRPr="00505E75" w14:paraId="09C0CFEC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BD1B70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67221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R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2CB8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03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97D74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2AD70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14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88C4C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107</w:t>
            </w:r>
          </w:p>
        </w:tc>
        <w:tc>
          <w:tcPr>
            <w:tcW w:w="1056" w:type="dxa"/>
            <w:gridSpan w:val="2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6FF28CF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915</w:t>
            </w:r>
          </w:p>
        </w:tc>
        <w:tc>
          <w:tcPr>
            <w:tcW w:w="1167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</w:tcPr>
          <w:p w14:paraId="4717BFA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20E36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</w:tr>
      <w:tr w:rsidR="00AC1303" w:rsidRPr="00505E75" w14:paraId="2FE516AC" w14:textId="77777777" w:rsidTr="00D83302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single" w:sz="12" w:space="0" w:color="auto"/>
              <w:bottom w:val="single" w:sz="12" w:space="0" w:color="auto"/>
              <w:right w:val="nil"/>
            </w:tcBorders>
            <w:shd w:val="clear" w:color="auto" w:fill="E0E0E0"/>
          </w:tcPr>
          <w:p w14:paraId="44F53A9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12" w:space="0" w:color="auto"/>
              <w:right w:val="nil"/>
            </w:tcBorders>
            <w:shd w:val="clear" w:color="auto" w:fill="E0E0E0"/>
          </w:tcPr>
          <w:p w14:paraId="0ED6ADD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PR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12" w:space="0" w:color="auto"/>
              <w:right w:val="single" w:sz="8" w:space="0" w:color="E0E0E0"/>
            </w:tcBorders>
            <w:shd w:val="clear" w:color="auto" w:fill="FFFFFF"/>
          </w:tcPr>
          <w:p w14:paraId="5CD8074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09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12" w:space="0" w:color="auto"/>
              <w:right w:val="single" w:sz="8" w:space="0" w:color="E0E0E0"/>
            </w:tcBorders>
            <w:shd w:val="clear" w:color="auto" w:fill="FFFFFF"/>
          </w:tcPr>
          <w:p w14:paraId="669BA6B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51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12" w:space="0" w:color="auto"/>
              <w:right w:val="single" w:sz="8" w:space="0" w:color="E0E0E0"/>
            </w:tcBorders>
            <w:shd w:val="clear" w:color="auto" w:fill="FFFFFF"/>
          </w:tcPr>
          <w:p w14:paraId="7C57098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20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12" w:space="0" w:color="auto"/>
              <w:right w:val="single" w:sz="8" w:space="0" w:color="E0E0E0"/>
            </w:tcBorders>
            <w:shd w:val="clear" w:color="auto" w:fill="FFFFFF"/>
          </w:tcPr>
          <w:p w14:paraId="32164EF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174</w:t>
            </w:r>
          </w:p>
        </w:tc>
        <w:tc>
          <w:tcPr>
            <w:tcW w:w="1056" w:type="dxa"/>
            <w:gridSpan w:val="2"/>
            <w:tcBorders>
              <w:top w:val="single" w:sz="8" w:space="0" w:color="AEAEAE"/>
              <w:left w:val="single" w:sz="8" w:space="0" w:color="E0E0E0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1CE07DE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862</w:t>
            </w:r>
          </w:p>
        </w:tc>
        <w:tc>
          <w:tcPr>
            <w:tcW w:w="1167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FFFFFF"/>
          </w:tcPr>
          <w:p w14:paraId="6B4AB96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B8280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</w:tr>
      <w:tr w:rsidR="00AC1303" w:rsidRPr="00505E75" w14:paraId="5890983F" w14:textId="77777777" w:rsidTr="00D83302">
        <w:trPr>
          <w:cantSplit/>
        </w:trPr>
        <w:tc>
          <w:tcPr>
            <w:tcW w:w="1056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A394D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a. Dependent Variable: ABSRES_2</w:t>
            </w:r>
          </w:p>
        </w:tc>
      </w:tr>
    </w:tbl>
    <w:p w14:paraId="3E2D9AEE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769D7878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6" w:name="_Toc139532073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11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Autokorelasi</w:t>
      </w:r>
      <w:bookmarkEnd w:id="16"/>
      <w:proofErr w:type="spellEnd"/>
    </w:p>
    <w:tbl>
      <w:tblPr>
        <w:tblW w:w="355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76"/>
        <w:gridCol w:w="1475"/>
      </w:tblGrid>
      <w:tr w:rsidR="00AC1303" w:rsidRPr="00505E75" w14:paraId="7A3A473B" w14:textId="77777777" w:rsidTr="00D83302">
        <w:trPr>
          <w:cantSplit/>
          <w:jc w:val="center"/>
        </w:trPr>
        <w:tc>
          <w:tcPr>
            <w:tcW w:w="3550" w:type="dxa"/>
            <w:gridSpan w:val="2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center"/>
          </w:tcPr>
          <w:p w14:paraId="122395E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05E75">
              <w:rPr>
                <w:rFonts w:ascii="Arial" w:hAnsi="Arial" w:cs="Arial"/>
                <w:b/>
                <w:bCs/>
                <w:color w:val="010205"/>
              </w:rPr>
              <w:t>Runs Test</w:t>
            </w:r>
          </w:p>
        </w:tc>
      </w:tr>
      <w:tr w:rsidR="00AC1303" w:rsidRPr="00505E75" w14:paraId="7C40AA84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8CBA8D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2" w:space="0" w:color="auto"/>
              <w:left w:val="nil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2819AE4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AC1303" w:rsidRPr="00505E75" w14:paraId="218779C1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57DA956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 xml:space="preserve">Test </w:t>
            </w:r>
            <w:proofErr w:type="spellStart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Value</w:t>
            </w:r>
            <w:r w:rsidRPr="00505E75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7A21EE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1862</w:t>
            </w:r>
          </w:p>
        </w:tc>
      </w:tr>
      <w:tr w:rsidR="00AC1303" w:rsidRPr="00505E75" w14:paraId="31DF475F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655696A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Cases &lt; Test Valu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5DFB2E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AC1303" w:rsidRPr="00505E75" w14:paraId="0473BA2F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5DC1E03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Cases &gt;= Test Valu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1C3ED4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AC1303" w:rsidRPr="00505E75" w14:paraId="2F129583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66BA3F7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otal Cases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221A06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80</w:t>
            </w:r>
          </w:p>
        </w:tc>
      </w:tr>
      <w:tr w:rsidR="00AC1303" w:rsidRPr="00505E75" w14:paraId="5CC27CF2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76FE881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Number of Runs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DB8FCA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36</w:t>
            </w:r>
          </w:p>
        </w:tc>
      </w:tr>
      <w:tr w:rsidR="00AC1303" w:rsidRPr="00505E75" w14:paraId="21C30B66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nil"/>
            </w:tcBorders>
            <w:shd w:val="clear" w:color="auto" w:fill="E0E0E0"/>
          </w:tcPr>
          <w:p w14:paraId="2C4032A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Z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5E4B36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1.125</w:t>
            </w:r>
          </w:p>
        </w:tc>
      </w:tr>
      <w:tr w:rsidR="00AC1303" w:rsidRPr="00505E75" w14:paraId="7D23728B" w14:textId="77777777" w:rsidTr="00D83302">
        <w:trPr>
          <w:cantSplit/>
          <w:jc w:val="center"/>
        </w:trPr>
        <w:tc>
          <w:tcPr>
            <w:tcW w:w="2075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2991C8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Asymp</w:t>
            </w:r>
            <w:proofErr w:type="spellEnd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56E7292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61</w:t>
            </w:r>
          </w:p>
        </w:tc>
      </w:tr>
      <w:tr w:rsidR="00AC1303" w:rsidRPr="00505E75" w14:paraId="75DF8B16" w14:textId="77777777" w:rsidTr="00D83302">
        <w:trPr>
          <w:cantSplit/>
          <w:jc w:val="center"/>
        </w:trPr>
        <w:tc>
          <w:tcPr>
            <w:tcW w:w="3550" w:type="dxa"/>
            <w:gridSpan w:val="2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53EE3E7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a. Median</w:t>
            </w:r>
          </w:p>
        </w:tc>
      </w:tr>
    </w:tbl>
    <w:p w14:paraId="1BE7B0BF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22745CA4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7" w:name="_Toc139532074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12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Analisis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Linier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Regresi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Berganda</w:t>
      </w:r>
      <w:bookmarkEnd w:id="17"/>
      <w:proofErr w:type="spellEnd"/>
    </w:p>
    <w:tbl>
      <w:tblPr>
        <w:tblW w:w="8132" w:type="dxa"/>
        <w:tblInd w:w="12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AC1303" w:rsidRPr="00505E75" w14:paraId="1AFB7FC9" w14:textId="77777777" w:rsidTr="00D83302">
        <w:trPr>
          <w:cantSplit/>
        </w:trPr>
        <w:tc>
          <w:tcPr>
            <w:tcW w:w="8132" w:type="dxa"/>
            <w:gridSpan w:val="7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6512BD7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505E75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505E75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AC1303" w:rsidRPr="00505E75" w14:paraId="4CCCC784" w14:textId="77777777" w:rsidTr="00D83302">
        <w:trPr>
          <w:cantSplit/>
        </w:trPr>
        <w:tc>
          <w:tcPr>
            <w:tcW w:w="1920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3D61F7A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7267370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7CB80F6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3C34551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30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3EB1F9E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AC1303" w:rsidRPr="00505E75" w14:paraId="1D60C08A" w14:textId="77777777" w:rsidTr="00D83302">
        <w:trPr>
          <w:cantSplit/>
        </w:trPr>
        <w:tc>
          <w:tcPr>
            <w:tcW w:w="1920" w:type="dxa"/>
            <w:gridSpan w:val="2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670F006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8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4590178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43E3B69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11E188B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1445B81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30" w:type="dxa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51B4BA6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AC1303" w:rsidRPr="00505E75" w14:paraId="36B0264A" w14:textId="77777777" w:rsidTr="00D83302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3C738E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4" w:type="dxa"/>
            <w:tcBorders>
              <w:top w:val="single" w:sz="8" w:space="0" w:color="152935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2CDF272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7ECC05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7.129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09C32B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.457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235226D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1A7EA5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2.902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1D5808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AC1303" w:rsidRPr="00505E75" w14:paraId="79AC28F5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EB9B2A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5507C5B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AS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63848B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562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584B0C9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522E005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30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9CF4E5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3.03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0FD1F7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AC1303" w:rsidRPr="00505E75" w14:paraId="3E8068AF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CAC495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5885B49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V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C6EE57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50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6565FEC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4EC6F3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D725C2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.93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7471F1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AC1303" w:rsidRPr="00505E75" w14:paraId="21939ECA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F3CC54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396A495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R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D8C0F5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78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135E8D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49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C32E86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17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5809D4B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1.60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C33280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13</w:t>
            </w:r>
          </w:p>
        </w:tc>
      </w:tr>
      <w:tr w:rsidR="00AC1303" w:rsidRPr="00505E75" w14:paraId="2963C175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73F63B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152935"/>
              <w:right w:val="single" w:sz="12" w:space="0" w:color="auto"/>
            </w:tcBorders>
            <w:shd w:val="clear" w:color="auto" w:fill="E0E0E0"/>
          </w:tcPr>
          <w:p w14:paraId="15E1C73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PR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11A3568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423A531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5291F34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442F539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6A6D5C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686</w:t>
            </w:r>
          </w:p>
        </w:tc>
      </w:tr>
      <w:tr w:rsidR="00AC1303" w:rsidRPr="00505E75" w14:paraId="17A53101" w14:textId="77777777" w:rsidTr="00D83302">
        <w:trPr>
          <w:cantSplit/>
        </w:trPr>
        <w:tc>
          <w:tcPr>
            <w:tcW w:w="8132" w:type="dxa"/>
            <w:gridSpan w:val="7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730165A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HP</w:t>
            </w:r>
          </w:p>
        </w:tc>
      </w:tr>
    </w:tbl>
    <w:p w14:paraId="3755A08C" w14:textId="77777777" w:rsidR="00AC1303" w:rsidRDefault="00AC1303" w:rsidP="00AC1303">
      <w:pPr>
        <w:widowControl w:val="0"/>
        <w:autoSpaceDE w:val="0"/>
        <w:autoSpaceDN w:val="0"/>
        <w:adjustRightInd w:val="0"/>
        <w:spacing w:before="240" w:after="240" w:line="240" w:lineRule="auto"/>
        <w:rPr>
          <w:rFonts w:ascii="Times New Roman" w:hAnsi="Times New Roman"/>
          <w:sz w:val="24"/>
          <w:szCs w:val="24"/>
        </w:rPr>
      </w:pPr>
    </w:p>
    <w:p w14:paraId="6AFCE2A3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8" w:name="_Toc139532075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13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Parsial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(Uji t)</w:t>
      </w:r>
      <w:bookmarkEnd w:id="18"/>
    </w:p>
    <w:tbl>
      <w:tblPr>
        <w:tblW w:w="8132" w:type="dxa"/>
        <w:tblInd w:w="12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AC1303" w:rsidRPr="00505E75" w14:paraId="575C24D7" w14:textId="77777777" w:rsidTr="00D83302">
        <w:trPr>
          <w:cantSplit/>
        </w:trPr>
        <w:tc>
          <w:tcPr>
            <w:tcW w:w="8132" w:type="dxa"/>
            <w:gridSpan w:val="7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028F87D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505E75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505E75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AC1303" w:rsidRPr="00505E75" w14:paraId="63556228" w14:textId="77777777" w:rsidTr="00D83302">
        <w:trPr>
          <w:cantSplit/>
        </w:trPr>
        <w:tc>
          <w:tcPr>
            <w:tcW w:w="1920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04FE3A1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2807DAC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5061BEC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50E04C4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30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47DC23C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AC1303" w:rsidRPr="00505E75" w14:paraId="0CBD0533" w14:textId="77777777" w:rsidTr="00D83302">
        <w:trPr>
          <w:cantSplit/>
        </w:trPr>
        <w:tc>
          <w:tcPr>
            <w:tcW w:w="1920" w:type="dxa"/>
            <w:gridSpan w:val="2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5DA382B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8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64DA1BF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1E70A8A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6301FBA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5E204DB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30" w:type="dxa"/>
            <w:vMerge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1851949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AC1303" w:rsidRPr="00505E75" w14:paraId="222CA042" w14:textId="77777777" w:rsidTr="00D83302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4A7D216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4" w:type="dxa"/>
            <w:tcBorders>
              <w:top w:val="single" w:sz="8" w:space="0" w:color="152935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3D788A1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5456B4B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7.129</w:t>
            </w:r>
          </w:p>
        </w:tc>
        <w:tc>
          <w:tcPr>
            <w:tcW w:w="1338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D5F2C2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.457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672D373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CAD416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2.902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DB209B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AC1303" w:rsidRPr="00505E75" w14:paraId="45DA2EF0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50CBC7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74A7462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AS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503AF1A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562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0546E7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85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21E1E2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30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8767E2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3.039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4D18B5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AC1303" w:rsidRPr="00505E75" w14:paraId="6E71EBD4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E4793D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7AFF731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V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4EF77A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250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61CEE96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59DD388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6CDCB7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.93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004425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AC1303" w:rsidRPr="00505E75" w14:paraId="4CF1FF88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371175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4498E05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R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7E30F8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078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CD737B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49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781052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.17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BAF804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-1.60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16DA3A0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113</w:t>
            </w:r>
          </w:p>
        </w:tc>
      </w:tr>
      <w:tr w:rsidR="00AC1303" w:rsidRPr="00505E75" w14:paraId="5E1836AD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AE4D31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4" w:type="dxa"/>
            <w:tcBorders>
              <w:top w:val="single" w:sz="8" w:space="0" w:color="AEAEAE"/>
              <w:left w:val="nil"/>
              <w:bottom w:val="single" w:sz="8" w:space="0" w:color="152935"/>
              <w:right w:val="single" w:sz="12" w:space="0" w:color="auto"/>
            </w:tcBorders>
            <w:shd w:val="clear" w:color="auto" w:fill="E0E0E0"/>
          </w:tcPr>
          <w:p w14:paraId="37829BD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PR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28A0EDB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1338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40CBFC7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CA2290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240D587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2F07ECE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686</w:t>
            </w:r>
          </w:p>
        </w:tc>
      </w:tr>
      <w:tr w:rsidR="00AC1303" w:rsidRPr="00505E75" w14:paraId="49838BEE" w14:textId="77777777" w:rsidTr="00D83302">
        <w:trPr>
          <w:cantSplit/>
        </w:trPr>
        <w:tc>
          <w:tcPr>
            <w:tcW w:w="8132" w:type="dxa"/>
            <w:gridSpan w:val="7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61F6861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HP</w:t>
            </w:r>
          </w:p>
        </w:tc>
      </w:tr>
    </w:tbl>
    <w:p w14:paraId="569C064C" w14:textId="77777777" w:rsidR="00AC1303" w:rsidRDefault="00AC1303" w:rsidP="00AC1303">
      <w:pPr>
        <w:widowControl w:val="0"/>
        <w:autoSpaceDE w:val="0"/>
        <w:autoSpaceDN w:val="0"/>
        <w:adjustRightInd w:val="0"/>
        <w:spacing w:before="240" w:after="240" w:line="240" w:lineRule="auto"/>
        <w:rPr>
          <w:rFonts w:ascii="Times New Roman" w:hAnsi="Times New Roman"/>
          <w:sz w:val="24"/>
          <w:szCs w:val="24"/>
        </w:rPr>
      </w:pPr>
    </w:p>
    <w:p w14:paraId="3AAA6D79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19" w:name="_Toc139532076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14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Uji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Simulta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(Uji F)</w:t>
      </w:r>
      <w:bookmarkEnd w:id="19"/>
    </w:p>
    <w:tbl>
      <w:tblPr>
        <w:tblW w:w="8009" w:type="dxa"/>
        <w:tblInd w:w="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AC1303" w:rsidRPr="00505E75" w14:paraId="4230FC37" w14:textId="77777777" w:rsidTr="00D83302">
        <w:trPr>
          <w:cantSplit/>
        </w:trPr>
        <w:tc>
          <w:tcPr>
            <w:tcW w:w="8009" w:type="dxa"/>
            <w:gridSpan w:val="7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373688F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505E75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505E75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AC1303" w:rsidRPr="00505E75" w14:paraId="27C25367" w14:textId="77777777" w:rsidTr="00D83302">
        <w:trPr>
          <w:cantSplit/>
        </w:trPr>
        <w:tc>
          <w:tcPr>
            <w:tcW w:w="2028" w:type="dxa"/>
            <w:gridSpan w:val="2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6C48A25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3988038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30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31FCF11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15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4FB9FA6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30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2CC78B8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30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7E413CB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AC1303" w:rsidRPr="00505E75" w14:paraId="2220F20D" w14:textId="77777777" w:rsidTr="00D83302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5066F0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2" w:type="dxa"/>
            <w:tcBorders>
              <w:top w:val="single" w:sz="8" w:space="0" w:color="152935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42DF67B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0F9ACC7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28.791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0A1F9A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15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0F30CA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7.198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273A2B9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2.728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7DA79C3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 w:rsidRPr="00505E7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AC1303" w:rsidRPr="00505E75" w14:paraId="43CCB47F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4F2B12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12" w:space="0" w:color="auto"/>
            </w:tcBorders>
            <w:shd w:val="clear" w:color="auto" w:fill="E0E0E0"/>
          </w:tcPr>
          <w:p w14:paraId="4D838D4C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4AD06BCF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41.281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38C4BDD0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73</w:t>
            </w:r>
          </w:p>
        </w:tc>
        <w:tc>
          <w:tcPr>
            <w:tcW w:w="1415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</w:tcPr>
          <w:p w14:paraId="6EB2B7B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593DE70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12" w:space="0" w:color="auto"/>
            </w:tcBorders>
            <w:shd w:val="clear" w:color="auto" w:fill="FFFFFF"/>
            <w:vAlign w:val="center"/>
          </w:tcPr>
          <w:p w14:paraId="36D5D15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1303" w:rsidRPr="00505E75" w14:paraId="28013989" w14:textId="77777777" w:rsidTr="00D83302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F35475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single" w:sz="8" w:space="0" w:color="AEAEAE"/>
              <w:left w:val="nil"/>
              <w:bottom w:val="single" w:sz="8" w:space="0" w:color="152935"/>
              <w:right w:val="single" w:sz="12" w:space="0" w:color="auto"/>
            </w:tcBorders>
            <w:shd w:val="clear" w:color="auto" w:fill="E0E0E0"/>
          </w:tcPr>
          <w:p w14:paraId="59FE172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6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03CB8233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70.072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314E8D22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5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center"/>
          </w:tcPr>
          <w:p w14:paraId="2D892A7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center"/>
          </w:tcPr>
          <w:p w14:paraId="022E09C5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8" w:space="0" w:color="AEAEAE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center"/>
          </w:tcPr>
          <w:p w14:paraId="3B39807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AC1303" w:rsidRPr="00505E75" w14:paraId="3CD2C89A" w14:textId="77777777" w:rsidTr="00D83302">
        <w:trPr>
          <w:cantSplit/>
        </w:trPr>
        <w:tc>
          <w:tcPr>
            <w:tcW w:w="8009" w:type="dxa"/>
            <w:gridSpan w:val="7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</w:tcPr>
          <w:p w14:paraId="5208F604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HP</w:t>
            </w:r>
          </w:p>
        </w:tc>
      </w:tr>
      <w:tr w:rsidR="00AC1303" w:rsidRPr="00505E75" w14:paraId="61EC4471" w14:textId="77777777" w:rsidTr="00D83302">
        <w:trPr>
          <w:cantSplit/>
        </w:trPr>
        <w:tc>
          <w:tcPr>
            <w:tcW w:w="8009" w:type="dxa"/>
            <w:gridSpan w:val="7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7D668AEB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 xml:space="preserve">b. Predictors: (Constant), 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BAS, MV, VR, DPR</w:t>
            </w:r>
          </w:p>
        </w:tc>
      </w:tr>
    </w:tbl>
    <w:p w14:paraId="400A929F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70A7A2FE" w14:textId="77777777" w:rsidR="00AC1303" w:rsidRPr="00C002B5" w:rsidRDefault="00AC1303" w:rsidP="00AC1303">
      <w:pPr>
        <w:pStyle w:val="Caption"/>
        <w:rPr>
          <w:rFonts w:ascii="Times New Roman" w:hAnsi="Times New Roman"/>
          <w:i w:val="0"/>
          <w:iCs w:val="0"/>
          <w:color w:val="auto"/>
          <w:sz w:val="24"/>
          <w:szCs w:val="24"/>
        </w:rPr>
      </w:pPr>
      <w:bookmarkStart w:id="20" w:name="_Toc139532077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lastRenderedPageBreak/>
        <w:t xml:space="preserve">Lampiran  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begin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instrText xml:space="preserve"> SEQ Lampiran_ \* ARABIC </w:instrTex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</w:rPr>
        <w:t>15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fldChar w:fldCharType="end"/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. Hasil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Analisis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Koefisien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Determinasi</w:t>
      </w:r>
      <w:proofErr w:type="spellEnd"/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 xml:space="preserve"> (R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  <w:vertAlign w:val="superscript"/>
        </w:rPr>
        <w:t>2</w:t>
      </w:r>
      <w:r w:rsidRPr="00C002B5">
        <w:rPr>
          <w:rFonts w:ascii="Times New Roman" w:hAnsi="Times New Roman"/>
          <w:i w:val="0"/>
          <w:iCs w:val="0"/>
          <w:color w:val="auto"/>
          <w:sz w:val="24"/>
          <w:szCs w:val="24"/>
        </w:rPr>
        <w:t>)</w:t>
      </w:r>
      <w:bookmarkEnd w:id="20"/>
    </w:p>
    <w:tbl>
      <w:tblPr>
        <w:tblW w:w="587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AC1303" w:rsidRPr="00505E75" w14:paraId="2452A6EF" w14:textId="77777777" w:rsidTr="00D83302">
        <w:trPr>
          <w:cantSplit/>
          <w:jc w:val="center"/>
        </w:trPr>
        <w:tc>
          <w:tcPr>
            <w:tcW w:w="5872" w:type="dxa"/>
            <w:gridSpan w:val="5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center"/>
          </w:tcPr>
          <w:p w14:paraId="6A24E42E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05E75"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AC1303" w:rsidRPr="00505E75" w14:paraId="1445F1E7" w14:textId="77777777" w:rsidTr="00D83302">
        <w:trPr>
          <w:cantSplit/>
          <w:jc w:val="center"/>
        </w:trPr>
        <w:tc>
          <w:tcPr>
            <w:tcW w:w="798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11DAD9B9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0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13DF38D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2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75947781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5BB9832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single" w:sz="12" w:space="0" w:color="auto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  <w:vAlign w:val="bottom"/>
          </w:tcPr>
          <w:p w14:paraId="76EA442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AC1303" w:rsidRPr="00505E75" w14:paraId="51A784A0" w14:textId="77777777" w:rsidTr="00D83302">
        <w:trPr>
          <w:cantSplit/>
          <w:jc w:val="center"/>
        </w:trPr>
        <w:tc>
          <w:tcPr>
            <w:tcW w:w="798" w:type="dxa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E0E0E0"/>
          </w:tcPr>
          <w:p w14:paraId="5A5DDB18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5DAB200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  <w:r w:rsidRPr="00505E75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08F987FD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7E2B2A6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</w:p>
        </w:tc>
        <w:tc>
          <w:tcPr>
            <w:tcW w:w="1476" w:type="dxa"/>
            <w:tcBorders>
              <w:top w:val="single" w:sz="8" w:space="0" w:color="152935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7EEC7DEA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>13.71314</w:t>
            </w:r>
          </w:p>
        </w:tc>
      </w:tr>
      <w:tr w:rsidR="00AC1303" w:rsidRPr="00505E75" w14:paraId="34189DD1" w14:textId="77777777" w:rsidTr="00D83302">
        <w:trPr>
          <w:cantSplit/>
          <w:jc w:val="center"/>
        </w:trPr>
        <w:tc>
          <w:tcPr>
            <w:tcW w:w="5872" w:type="dxa"/>
            <w:gridSpan w:val="5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14:paraId="2297C977" w14:textId="77777777" w:rsidR="00AC1303" w:rsidRPr="00505E75" w:rsidRDefault="00AC1303" w:rsidP="00D8330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05E75">
              <w:rPr>
                <w:rFonts w:ascii="Arial" w:hAnsi="Arial" w:cs="Arial"/>
                <w:color w:val="010205"/>
                <w:sz w:val="18"/>
                <w:szCs w:val="18"/>
              </w:rPr>
              <w:t xml:space="preserve">a. Predictors: (Constant), 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BAS, MV, VR, DPR</w:t>
            </w:r>
          </w:p>
        </w:tc>
      </w:tr>
    </w:tbl>
    <w:p w14:paraId="2F6B2E9F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3DE85F7B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16A3C3BC" w14:textId="77777777" w:rsidR="00AC1303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2398B2CE" w14:textId="77777777" w:rsidR="00AC1303" w:rsidRPr="00BF0A5B" w:rsidRDefault="00AC1303" w:rsidP="00AC1303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/>
          <w:sz w:val="24"/>
          <w:szCs w:val="24"/>
        </w:rPr>
      </w:pPr>
    </w:p>
    <w:p w14:paraId="151A5AE2" w14:textId="77777777" w:rsidR="00365DDD" w:rsidRDefault="00365DDD"/>
    <w:sectPr w:rsidR="00365DDD" w:rsidSect="00942614">
      <w:pgSz w:w="11906" w:h="16838"/>
      <w:pgMar w:top="2268" w:right="1701" w:bottom="1701" w:left="2268" w:header="709" w:footer="709" w:gutter="0"/>
      <w:pgNumType w:start="9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67D8EC" w14:textId="77777777" w:rsidR="00C47BAC" w:rsidRDefault="00C47BAC" w:rsidP="00AC1303">
      <w:pPr>
        <w:spacing w:after="0" w:line="240" w:lineRule="auto"/>
      </w:pPr>
      <w:r>
        <w:separator/>
      </w:r>
    </w:p>
  </w:endnote>
  <w:endnote w:type="continuationSeparator" w:id="0">
    <w:p w14:paraId="0B811B35" w14:textId="77777777" w:rsidR="00C47BAC" w:rsidRDefault="00C47BAC" w:rsidP="00AC13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Open Sans">
    <w:altName w:val="Open Sans"/>
    <w:charset w:val="00"/>
    <w:family w:val="swiss"/>
    <w:pitch w:val="variable"/>
    <w:sig w:usb0="E00002EF" w:usb1="4000205B" w:usb2="00000028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5B144" w14:textId="77777777" w:rsidR="00AC1303" w:rsidRDefault="00AC130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6996A" w14:textId="77777777" w:rsidR="00AC1303" w:rsidRDefault="00AC130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18411314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14:paraId="01F769AD" w14:textId="6E595112" w:rsidR="00AC1303" w:rsidRPr="00AC1303" w:rsidRDefault="00AC1303">
        <w:pPr>
          <w:pStyle w:val="Footer"/>
          <w:jc w:val="center"/>
          <w:rPr>
            <w:rFonts w:ascii="Times New Roman" w:hAnsi="Times New Roman"/>
            <w:sz w:val="24"/>
            <w:szCs w:val="24"/>
          </w:rPr>
        </w:pPr>
        <w:r w:rsidRPr="00AC1303">
          <w:rPr>
            <w:rFonts w:ascii="Times New Roman" w:hAnsi="Times New Roman"/>
            <w:sz w:val="24"/>
            <w:szCs w:val="24"/>
          </w:rPr>
          <w:fldChar w:fldCharType="begin"/>
        </w:r>
        <w:r w:rsidRPr="00AC1303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AC1303">
          <w:rPr>
            <w:rFonts w:ascii="Times New Roman" w:hAnsi="Times New Roman"/>
            <w:sz w:val="24"/>
            <w:szCs w:val="24"/>
          </w:rPr>
          <w:fldChar w:fldCharType="separate"/>
        </w:r>
        <w:r w:rsidRPr="00AC1303">
          <w:rPr>
            <w:rFonts w:ascii="Times New Roman" w:hAnsi="Times New Roman"/>
            <w:noProof/>
            <w:sz w:val="24"/>
            <w:szCs w:val="24"/>
          </w:rPr>
          <w:t>2</w:t>
        </w:r>
        <w:r w:rsidRPr="00AC1303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14:paraId="7E806B3D" w14:textId="77777777" w:rsidR="00AC1303" w:rsidRDefault="00AC13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B57F30" w14:textId="77777777" w:rsidR="00C47BAC" w:rsidRDefault="00C47BAC" w:rsidP="00AC1303">
      <w:pPr>
        <w:spacing w:after="0" w:line="240" w:lineRule="auto"/>
      </w:pPr>
      <w:r>
        <w:separator/>
      </w:r>
    </w:p>
  </w:footnote>
  <w:footnote w:type="continuationSeparator" w:id="0">
    <w:p w14:paraId="1F6D12A3" w14:textId="77777777" w:rsidR="00C47BAC" w:rsidRDefault="00C47BAC" w:rsidP="00AC13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60706F" w14:textId="77777777" w:rsidR="00AC1303" w:rsidRDefault="00AC130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42858781"/>
      <w:docPartObj>
        <w:docPartGallery w:val="Page Numbers (Top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14:paraId="2FFB3E76" w14:textId="1A707268" w:rsidR="00AC1303" w:rsidRPr="00AC1303" w:rsidRDefault="00AC1303">
        <w:pPr>
          <w:pStyle w:val="Header"/>
          <w:jc w:val="right"/>
          <w:rPr>
            <w:rFonts w:ascii="Times New Roman" w:hAnsi="Times New Roman"/>
            <w:sz w:val="24"/>
            <w:szCs w:val="24"/>
          </w:rPr>
        </w:pPr>
        <w:r w:rsidRPr="00AC1303">
          <w:rPr>
            <w:rFonts w:ascii="Times New Roman" w:hAnsi="Times New Roman"/>
            <w:sz w:val="24"/>
            <w:szCs w:val="24"/>
          </w:rPr>
          <w:fldChar w:fldCharType="begin"/>
        </w:r>
        <w:r w:rsidRPr="00AC1303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AC1303">
          <w:rPr>
            <w:rFonts w:ascii="Times New Roman" w:hAnsi="Times New Roman"/>
            <w:sz w:val="24"/>
            <w:szCs w:val="24"/>
          </w:rPr>
          <w:fldChar w:fldCharType="separate"/>
        </w:r>
        <w:r w:rsidRPr="00AC1303">
          <w:rPr>
            <w:rFonts w:ascii="Times New Roman" w:hAnsi="Times New Roman"/>
            <w:noProof/>
            <w:sz w:val="24"/>
            <w:szCs w:val="24"/>
          </w:rPr>
          <w:t>2</w:t>
        </w:r>
        <w:r w:rsidRPr="00AC1303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14:paraId="238B3C1C" w14:textId="77777777" w:rsidR="00AC1303" w:rsidRDefault="00AC130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7171A8" w14:textId="77777777" w:rsidR="00AC1303" w:rsidRDefault="00AC130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563C3C"/>
    <w:multiLevelType w:val="hybridMultilevel"/>
    <w:tmpl w:val="28EAEA9E"/>
    <w:lvl w:ilvl="0" w:tplc="FFFFFFFF">
      <w:start w:val="1"/>
      <w:numFmt w:val="lowerLetter"/>
      <w:lvlText w:val="%1."/>
      <w:lvlJc w:val="left"/>
      <w:pPr>
        <w:ind w:left="928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" w15:restartNumberingAfterBreak="0">
    <w:nsid w:val="0A2B5105"/>
    <w:multiLevelType w:val="hybridMultilevel"/>
    <w:tmpl w:val="E41CC4EE"/>
    <w:lvl w:ilvl="0" w:tplc="FFFFFFFF">
      <w:start w:val="1"/>
      <w:numFmt w:val="decimal"/>
      <w:lvlText w:val="%1)"/>
      <w:lvlJc w:val="left"/>
      <w:pPr>
        <w:ind w:left="107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" w15:restartNumberingAfterBreak="0">
    <w:nsid w:val="0EDB1D48"/>
    <w:multiLevelType w:val="hybridMultilevel"/>
    <w:tmpl w:val="A3F6AA12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" w15:restartNumberingAfterBreak="0">
    <w:nsid w:val="10D5678C"/>
    <w:multiLevelType w:val="hybridMultilevel"/>
    <w:tmpl w:val="86889748"/>
    <w:lvl w:ilvl="0" w:tplc="38090019">
      <w:start w:val="1"/>
      <w:numFmt w:val="lowerLetter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" w15:restartNumberingAfterBreak="0">
    <w:nsid w:val="12F87614"/>
    <w:multiLevelType w:val="hybridMultilevel"/>
    <w:tmpl w:val="FB50D212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5046C6D"/>
    <w:multiLevelType w:val="hybridMultilevel"/>
    <w:tmpl w:val="E598934A"/>
    <w:lvl w:ilvl="0" w:tplc="38090019">
      <w:start w:val="1"/>
      <w:numFmt w:val="lowerLetter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15C37F7C"/>
    <w:multiLevelType w:val="hybridMultilevel"/>
    <w:tmpl w:val="67FCAB34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" w15:restartNumberingAfterBreak="0">
    <w:nsid w:val="16282430"/>
    <w:multiLevelType w:val="hybridMultilevel"/>
    <w:tmpl w:val="C5EA5F4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B277AA"/>
    <w:multiLevelType w:val="hybridMultilevel"/>
    <w:tmpl w:val="175A2CB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9EB0BD7"/>
    <w:multiLevelType w:val="hybridMultilevel"/>
    <w:tmpl w:val="C5A82FB0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0" w15:restartNumberingAfterBreak="0">
    <w:nsid w:val="1BF12F89"/>
    <w:multiLevelType w:val="hybridMultilevel"/>
    <w:tmpl w:val="276CAA9E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" w15:restartNumberingAfterBreak="0">
    <w:nsid w:val="1C150379"/>
    <w:multiLevelType w:val="hybridMultilevel"/>
    <w:tmpl w:val="D0F4CE0C"/>
    <w:lvl w:ilvl="0" w:tplc="1A4C2534">
      <w:start w:val="1"/>
      <w:numFmt w:val="decimal"/>
      <w:lvlText w:val="%1."/>
      <w:lvlJc w:val="left"/>
      <w:pPr>
        <w:ind w:left="1440" w:hanging="360"/>
      </w:pPr>
      <w:rPr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DCC5B16"/>
    <w:multiLevelType w:val="hybridMultilevel"/>
    <w:tmpl w:val="3DC419BA"/>
    <w:lvl w:ilvl="0" w:tplc="38090011">
      <w:start w:val="1"/>
      <w:numFmt w:val="decimal"/>
      <w:lvlText w:val="%1)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3" w15:restartNumberingAfterBreak="0">
    <w:nsid w:val="220665C7"/>
    <w:multiLevelType w:val="hybridMultilevel"/>
    <w:tmpl w:val="A6C8D60A"/>
    <w:lvl w:ilvl="0" w:tplc="FFFFFFFF">
      <w:start w:val="1"/>
      <w:numFmt w:val="decimal"/>
      <w:lvlText w:val="%1."/>
      <w:lvlJc w:val="left"/>
      <w:pPr>
        <w:ind w:left="186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" w15:restartNumberingAfterBreak="0">
    <w:nsid w:val="27594826"/>
    <w:multiLevelType w:val="hybridMultilevel"/>
    <w:tmpl w:val="86FE40D8"/>
    <w:lvl w:ilvl="0" w:tplc="E9642268">
      <w:start w:val="1"/>
      <w:numFmt w:val="lowerLetter"/>
      <w:lvlText w:val="%1."/>
      <w:lvlJc w:val="left"/>
      <w:pPr>
        <w:ind w:left="216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28684784"/>
    <w:multiLevelType w:val="hybridMultilevel"/>
    <w:tmpl w:val="AA609AEA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2D282546"/>
    <w:multiLevelType w:val="hybridMultilevel"/>
    <w:tmpl w:val="8D382D6C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06C6117"/>
    <w:multiLevelType w:val="hybridMultilevel"/>
    <w:tmpl w:val="ED7425D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31B952E9"/>
    <w:multiLevelType w:val="hybridMultilevel"/>
    <w:tmpl w:val="95ECFAE6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33200648"/>
    <w:multiLevelType w:val="hybridMultilevel"/>
    <w:tmpl w:val="BC94F6B6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381945A2"/>
    <w:multiLevelType w:val="hybridMultilevel"/>
    <w:tmpl w:val="37CE511C"/>
    <w:lvl w:ilvl="0" w:tplc="38090011">
      <w:start w:val="1"/>
      <w:numFmt w:val="decimal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1" w15:restartNumberingAfterBreak="0">
    <w:nsid w:val="3E8D6E40"/>
    <w:multiLevelType w:val="hybridMultilevel"/>
    <w:tmpl w:val="9418E1BC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3F97333D"/>
    <w:multiLevelType w:val="hybridMultilevel"/>
    <w:tmpl w:val="86A28716"/>
    <w:lvl w:ilvl="0" w:tplc="38090019">
      <w:start w:val="1"/>
      <w:numFmt w:val="lowerLetter"/>
      <w:lvlText w:val="%1.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3" w15:restartNumberingAfterBreak="0">
    <w:nsid w:val="40C454E7"/>
    <w:multiLevelType w:val="hybridMultilevel"/>
    <w:tmpl w:val="EF786C8E"/>
    <w:lvl w:ilvl="0" w:tplc="38090017">
      <w:start w:val="1"/>
      <w:numFmt w:val="lowerLetter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4" w15:restartNumberingAfterBreak="0">
    <w:nsid w:val="46921933"/>
    <w:multiLevelType w:val="hybridMultilevel"/>
    <w:tmpl w:val="F2E0FFF0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4892436F"/>
    <w:multiLevelType w:val="hybridMultilevel"/>
    <w:tmpl w:val="87DA52F2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489549E2"/>
    <w:multiLevelType w:val="hybridMultilevel"/>
    <w:tmpl w:val="87DA52F2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48B21B4E"/>
    <w:multiLevelType w:val="hybridMultilevel"/>
    <w:tmpl w:val="97EA70CC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4ADF2254"/>
    <w:multiLevelType w:val="hybridMultilevel"/>
    <w:tmpl w:val="3EEE8E8E"/>
    <w:lvl w:ilvl="0" w:tplc="74E86F60">
      <w:start w:val="1"/>
      <w:numFmt w:val="upperLetter"/>
      <w:pStyle w:val="Heading2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9" w15:restartNumberingAfterBreak="0">
    <w:nsid w:val="54BB4FED"/>
    <w:multiLevelType w:val="hybridMultilevel"/>
    <w:tmpl w:val="8A4AD7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1664B78"/>
    <w:multiLevelType w:val="hybridMultilevel"/>
    <w:tmpl w:val="CB3C7BA8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1" w15:restartNumberingAfterBreak="0">
    <w:nsid w:val="62C44BF8"/>
    <w:multiLevelType w:val="hybridMultilevel"/>
    <w:tmpl w:val="4A22777E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2" w15:restartNumberingAfterBreak="0">
    <w:nsid w:val="6A5F06F8"/>
    <w:multiLevelType w:val="hybridMultilevel"/>
    <w:tmpl w:val="E41CC4EE"/>
    <w:lvl w:ilvl="0" w:tplc="38090011">
      <w:start w:val="1"/>
      <w:numFmt w:val="decimal"/>
      <w:lvlText w:val="%1)"/>
      <w:lvlJc w:val="left"/>
      <w:pPr>
        <w:ind w:left="107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3" w15:restartNumberingAfterBreak="0">
    <w:nsid w:val="748E3EB6"/>
    <w:multiLevelType w:val="hybridMultilevel"/>
    <w:tmpl w:val="1250F990"/>
    <w:lvl w:ilvl="0" w:tplc="AC441BE8">
      <w:start w:val="1"/>
      <w:numFmt w:val="decimal"/>
      <w:lvlText w:val="%1."/>
      <w:lvlJc w:val="left"/>
      <w:pPr>
        <w:ind w:left="1440" w:hanging="360"/>
      </w:pPr>
      <w:rPr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76415D24"/>
    <w:multiLevelType w:val="hybridMultilevel"/>
    <w:tmpl w:val="A202967C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5" w15:restartNumberingAfterBreak="0">
    <w:nsid w:val="796E5334"/>
    <w:multiLevelType w:val="hybridMultilevel"/>
    <w:tmpl w:val="B7F6C9AE"/>
    <w:lvl w:ilvl="0" w:tplc="C84225E4">
      <w:start w:val="1"/>
      <w:numFmt w:val="lowerLetter"/>
      <w:lvlText w:val="%1."/>
      <w:lvlJc w:val="left"/>
      <w:pPr>
        <w:ind w:left="288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6" w15:restartNumberingAfterBreak="0">
    <w:nsid w:val="7D586334"/>
    <w:multiLevelType w:val="hybridMultilevel"/>
    <w:tmpl w:val="17B4CA32"/>
    <w:lvl w:ilvl="0" w:tplc="38090019">
      <w:start w:val="1"/>
      <w:numFmt w:val="lowerLetter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num w:numId="1" w16cid:durableId="3024355">
    <w:abstractNumId w:val="15"/>
  </w:num>
  <w:num w:numId="2" w16cid:durableId="1040401200">
    <w:abstractNumId w:val="8"/>
  </w:num>
  <w:num w:numId="3" w16cid:durableId="1486554465">
    <w:abstractNumId w:val="25"/>
  </w:num>
  <w:num w:numId="4" w16cid:durableId="2133863090">
    <w:abstractNumId w:val="33"/>
  </w:num>
  <w:num w:numId="5" w16cid:durableId="984702581">
    <w:abstractNumId w:val="14"/>
  </w:num>
  <w:num w:numId="6" w16cid:durableId="144665498">
    <w:abstractNumId w:val="4"/>
  </w:num>
  <w:num w:numId="7" w16cid:durableId="1350134213">
    <w:abstractNumId w:val="5"/>
  </w:num>
  <w:num w:numId="8" w16cid:durableId="2024356045">
    <w:abstractNumId w:val="24"/>
  </w:num>
  <w:num w:numId="9" w16cid:durableId="1303853773">
    <w:abstractNumId w:val="22"/>
  </w:num>
  <w:num w:numId="10" w16cid:durableId="266425732">
    <w:abstractNumId w:val="11"/>
  </w:num>
  <w:num w:numId="11" w16cid:durableId="2066293917">
    <w:abstractNumId w:val="21"/>
  </w:num>
  <w:num w:numId="12" w16cid:durableId="1161197502">
    <w:abstractNumId w:val="31"/>
  </w:num>
  <w:num w:numId="13" w16cid:durableId="2109159744">
    <w:abstractNumId w:val="34"/>
  </w:num>
  <w:num w:numId="14" w16cid:durableId="40831763">
    <w:abstractNumId w:val="20"/>
  </w:num>
  <w:num w:numId="15" w16cid:durableId="240023289">
    <w:abstractNumId w:val="3"/>
  </w:num>
  <w:num w:numId="16" w16cid:durableId="252015928">
    <w:abstractNumId w:val="36"/>
  </w:num>
  <w:num w:numId="17" w16cid:durableId="694311304">
    <w:abstractNumId w:val="32"/>
  </w:num>
  <w:num w:numId="18" w16cid:durableId="175072580">
    <w:abstractNumId w:val="23"/>
  </w:num>
  <w:num w:numId="19" w16cid:durableId="656693101">
    <w:abstractNumId w:val="27"/>
  </w:num>
  <w:num w:numId="20" w16cid:durableId="658577936">
    <w:abstractNumId w:val="28"/>
  </w:num>
  <w:num w:numId="21" w16cid:durableId="179393532">
    <w:abstractNumId w:val="16"/>
  </w:num>
  <w:num w:numId="22" w16cid:durableId="523829896">
    <w:abstractNumId w:val="2"/>
  </w:num>
  <w:num w:numId="23" w16cid:durableId="945188775">
    <w:abstractNumId w:val="30"/>
  </w:num>
  <w:num w:numId="24" w16cid:durableId="546376583">
    <w:abstractNumId w:val="9"/>
  </w:num>
  <w:num w:numId="25" w16cid:durableId="1803963161">
    <w:abstractNumId w:val="19"/>
  </w:num>
  <w:num w:numId="26" w16cid:durableId="812135764">
    <w:abstractNumId w:val="0"/>
  </w:num>
  <w:num w:numId="27" w16cid:durableId="553662644">
    <w:abstractNumId w:val="10"/>
  </w:num>
  <w:num w:numId="28" w16cid:durableId="307323622">
    <w:abstractNumId w:val="6"/>
  </w:num>
  <w:num w:numId="29" w16cid:durableId="1825272192">
    <w:abstractNumId w:val="35"/>
  </w:num>
  <w:num w:numId="30" w16cid:durableId="81070589">
    <w:abstractNumId w:val="1"/>
  </w:num>
  <w:num w:numId="31" w16cid:durableId="1447190610">
    <w:abstractNumId w:val="17"/>
  </w:num>
  <w:num w:numId="32" w16cid:durableId="112213354">
    <w:abstractNumId w:val="26"/>
  </w:num>
  <w:num w:numId="33" w16cid:durableId="1590188660">
    <w:abstractNumId w:val="13"/>
  </w:num>
  <w:num w:numId="34" w16cid:durableId="300691322">
    <w:abstractNumId w:val="28"/>
    <w:lvlOverride w:ilvl="0">
      <w:startOverride w:val="1"/>
    </w:lvlOverride>
  </w:num>
  <w:num w:numId="35" w16cid:durableId="1207990077">
    <w:abstractNumId w:val="28"/>
    <w:lvlOverride w:ilvl="0">
      <w:startOverride w:val="1"/>
    </w:lvlOverride>
  </w:num>
  <w:num w:numId="36" w16cid:durableId="1336111776">
    <w:abstractNumId w:val="28"/>
    <w:lvlOverride w:ilvl="0">
      <w:startOverride w:val="1"/>
    </w:lvlOverride>
  </w:num>
  <w:num w:numId="37" w16cid:durableId="348605053">
    <w:abstractNumId w:val="28"/>
    <w:lvlOverride w:ilvl="0">
      <w:startOverride w:val="1"/>
    </w:lvlOverride>
  </w:num>
  <w:num w:numId="38" w16cid:durableId="171842951">
    <w:abstractNumId w:val="12"/>
  </w:num>
  <w:num w:numId="39" w16cid:durableId="1815487867">
    <w:abstractNumId w:val="29"/>
  </w:num>
  <w:num w:numId="40" w16cid:durableId="155852519">
    <w:abstractNumId w:val="7"/>
  </w:num>
  <w:num w:numId="41" w16cid:durableId="845245006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1303"/>
    <w:rsid w:val="00042D98"/>
    <w:rsid w:val="000D1010"/>
    <w:rsid w:val="00361843"/>
    <w:rsid w:val="00365DDD"/>
    <w:rsid w:val="005E1DDE"/>
    <w:rsid w:val="0077219D"/>
    <w:rsid w:val="00A72962"/>
    <w:rsid w:val="00AC1303"/>
    <w:rsid w:val="00BC1D13"/>
    <w:rsid w:val="00C47BAC"/>
    <w:rsid w:val="00D83E1C"/>
    <w:rsid w:val="00EE7FE1"/>
    <w:rsid w:val="00F80A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FAD0CF"/>
  <w15:chartTrackingRefBased/>
  <w15:docId w15:val="{97272197-2D9A-4256-BF84-D21C0AF24B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1303"/>
    <w:rPr>
      <w:rFonts w:ascii="Calibri" w:eastAsia="Calibri" w:hAnsi="Calibri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1303"/>
    <w:pPr>
      <w:widowControl w:val="0"/>
      <w:autoSpaceDE w:val="0"/>
      <w:autoSpaceDN w:val="0"/>
      <w:adjustRightInd w:val="0"/>
      <w:spacing w:after="240" w:line="240" w:lineRule="auto"/>
      <w:jc w:val="center"/>
      <w:outlineLvl w:val="0"/>
    </w:pPr>
    <w:rPr>
      <w:rFonts w:ascii="Times New Roman" w:hAnsi="Times New Roman"/>
      <w:b/>
      <w:bCs/>
      <w:sz w:val="72"/>
      <w:szCs w:val="72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AC1303"/>
    <w:pPr>
      <w:numPr>
        <w:numId w:val="20"/>
      </w:numPr>
      <w:spacing w:after="0" w:line="480" w:lineRule="auto"/>
      <w:ind w:left="426" w:hanging="426"/>
      <w:outlineLvl w:val="1"/>
    </w:pPr>
    <w:rPr>
      <w:rFonts w:ascii="Times New Roman" w:hAnsi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C130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130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1303"/>
    <w:rPr>
      <w:rFonts w:ascii="Times New Roman" w:eastAsia="Calibri" w:hAnsi="Times New Roman" w:cs="Times New Roman"/>
      <w:b/>
      <w:bCs/>
      <w:kern w:val="0"/>
      <w:sz w:val="72"/>
      <w:szCs w:val="7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AC1303"/>
    <w:rPr>
      <w:rFonts w:ascii="Times New Roman" w:eastAsia="Calibri" w:hAnsi="Times New Roman" w:cs="Times New Roman"/>
      <w:b/>
      <w:bCs/>
      <w:kern w:val="0"/>
      <w:sz w:val="24"/>
      <w:szCs w:val="24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C1303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1303"/>
    <w:rPr>
      <w:rFonts w:asciiTheme="majorHAnsi" w:eastAsiaTheme="majorEastAsia" w:hAnsiTheme="majorHAnsi" w:cstheme="majorBidi"/>
      <w:color w:val="2F5496" w:themeColor="accent1" w:themeShade="BF"/>
      <w:kern w:val="0"/>
      <w14:ligatures w14:val="none"/>
    </w:rPr>
  </w:style>
  <w:style w:type="paragraph" w:styleId="ListParagraph">
    <w:name w:val="List Paragraph"/>
    <w:aliases w:val="Body of text,Colorful List - Accent 11,List Paragraph1,List Paragraph11,List Paragraph2,List Paragraph111,sub de titre 4,ANNEX,List Paragraph1111,List Paragraph21,List Paragraph211,List Paragraph3,List Paragraph2111,List Paragraph21111"/>
    <w:basedOn w:val="Normal"/>
    <w:link w:val="ListParagraphChar"/>
    <w:uiPriority w:val="34"/>
    <w:qFormat/>
    <w:rsid w:val="00AC1303"/>
    <w:pPr>
      <w:ind w:left="720"/>
      <w:contextualSpacing/>
    </w:pPr>
  </w:style>
  <w:style w:type="character" w:styleId="Hyperlink">
    <w:name w:val="Hyperlink"/>
    <w:uiPriority w:val="99"/>
    <w:unhideWhenUsed/>
    <w:rsid w:val="00AC1303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AC1303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AC1303"/>
    <w:pPr>
      <w:spacing w:after="0" w:line="240" w:lineRule="auto"/>
    </w:pPr>
    <w:rPr>
      <w:rFonts w:ascii="Calibri" w:eastAsia="Calibri" w:hAnsi="Calibri" w:cs="Times New Roman"/>
      <w:kern w:val="0"/>
      <w:sz w:val="20"/>
      <w:szCs w:val="20"/>
      <w:lang w:eastAsia="en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C13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1303"/>
    <w:rPr>
      <w:rFonts w:ascii="Calibri" w:eastAsia="Calibri" w:hAnsi="Calibri" w:cs="Times New Roman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AC13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1303"/>
    <w:rPr>
      <w:rFonts w:ascii="Calibri" w:eastAsia="Calibri" w:hAnsi="Calibri" w:cs="Times New Roman"/>
      <w:kern w:val="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AC1303"/>
    <w:rPr>
      <w:color w:val="808080"/>
    </w:rPr>
  </w:style>
  <w:style w:type="paragraph" w:customStyle="1" w:styleId="msonormal0">
    <w:name w:val="msonormal"/>
    <w:basedOn w:val="Normal"/>
    <w:rsid w:val="00AC130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ID"/>
    </w:rPr>
  </w:style>
  <w:style w:type="character" w:styleId="FollowedHyperlink">
    <w:name w:val="FollowedHyperlink"/>
    <w:basedOn w:val="DefaultParagraphFont"/>
    <w:uiPriority w:val="99"/>
    <w:semiHidden/>
    <w:unhideWhenUsed/>
    <w:rsid w:val="00AC1303"/>
    <w:rPr>
      <w:color w:val="800080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AC1303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1303"/>
    <w:pPr>
      <w:tabs>
        <w:tab w:val="right" w:leader="dot" w:pos="7927"/>
      </w:tabs>
      <w:spacing w:after="10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AC1303"/>
    <w:pPr>
      <w:spacing w:after="100"/>
      <w:ind w:left="220"/>
    </w:pPr>
  </w:style>
  <w:style w:type="paragraph" w:styleId="Caption">
    <w:name w:val="caption"/>
    <w:basedOn w:val="Normal"/>
    <w:next w:val="Normal"/>
    <w:uiPriority w:val="35"/>
    <w:unhideWhenUsed/>
    <w:qFormat/>
    <w:rsid w:val="00AC130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AC1303"/>
    <w:pPr>
      <w:spacing w:after="0"/>
    </w:pPr>
  </w:style>
  <w:style w:type="character" w:customStyle="1" w:styleId="ListParagraphChar">
    <w:name w:val="List Paragraph Char"/>
    <w:aliases w:val="Body of text Char,Colorful List - Accent 11 Char,List Paragraph1 Char,List Paragraph11 Char,List Paragraph2 Char,List Paragraph111 Char,sub de titre 4 Char,ANNEX Char,List Paragraph1111 Char,List Paragraph21 Char,List Paragraph3 Char"/>
    <w:link w:val="ListParagraph"/>
    <w:uiPriority w:val="34"/>
    <w:qFormat/>
    <w:locked/>
    <w:rsid w:val="00AC1303"/>
    <w:rPr>
      <w:rFonts w:ascii="Calibri" w:eastAsia="Calibri" w:hAnsi="Calibri" w:cs="Times New Roman"/>
      <w:kern w:val="0"/>
      <w14:ligatures w14:val="none"/>
    </w:rPr>
  </w:style>
  <w:style w:type="paragraph" w:customStyle="1" w:styleId="xl65">
    <w:name w:val="xl65"/>
    <w:basedOn w:val="Normal"/>
    <w:rsid w:val="00AC13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66">
    <w:name w:val="xl66"/>
    <w:basedOn w:val="Normal"/>
    <w:rsid w:val="00AC1303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67">
    <w:name w:val="xl67"/>
    <w:basedOn w:val="Normal"/>
    <w:rsid w:val="00AC130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68">
    <w:name w:val="xl68"/>
    <w:basedOn w:val="Normal"/>
    <w:rsid w:val="00AC1303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69">
    <w:name w:val="xl69"/>
    <w:basedOn w:val="Normal"/>
    <w:rsid w:val="00AC1303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0">
    <w:name w:val="xl70"/>
    <w:basedOn w:val="Normal"/>
    <w:rsid w:val="00AC13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1">
    <w:name w:val="xl71"/>
    <w:basedOn w:val="Normal"/>
    <w:rsid w:val="00AC130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2">
    <w:name w:val="xl72"/>
    <w:basedOn w:val="Normal"/>
    <w:rsid w:val="00AC1303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3">
    <w:name w:val="xl73"/>
    <w:basedOn w:val="Normal"/>
    <w:rsid w:val="00AC1303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4">
    <w:name w:val="xl74"/>
    <w:basedOn w:val="Normal"/>
    <w:rsid w:val="00AC130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b/>
      <w:bCs/>
      <w:sz w:val="24"/>
      <w:szCs w:val="24"/>
      <w:lang w:eastAsia="en-ID"/>
    </w:rPr>
  </w:style>
  <w:style w:type="paragraph" w:customStyle="1" w:styleId="xl75">
    <w:name w:val="xl75"/>
    <w:basedOn w:val="Normal"/>
    <w:rsid w:val="00AC130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b/>
      <w:bCs/>
      <w:sz w:val="24"/>
      <w:szCs w:val="24"/>
      <w:lang w:eastAsia="en-ID"/>
    </w:rPr>
  </w:style>
  <w:style w:type="paragraph" w:customStyle="1" w:styleId="font0">
    <w:name w:val="font0"/>
    <w:basedOn w:val="Normal"/>
    <w:rsid w:val="00AC1303"/>
    <w:pPr>
      <w:spacing w:before="100" w:beforeAutospacing="1" w:after="100" w:afterAutospacing="1" w:line="240" w:lineRule="auto"/>
    </w:pPr>
    <w:rPr>
      <w:rFonts w:eastAsia="Times New Roman" w:cs="Calibri"/>
      <w:color w:val="000000"/>
      <w:lang w:eastAsia="en-ID"/>
    </w:rPr>
  </w:style>
  <w:style w:type="paragraph" w:customStyle="1" w:styleId="font5">
    <w:name w:val="font5"/>
    <w:basedOn w:val="Normal"/>
    <w:rsid w:val="00AC1303"/>
    <w:pPr>
      <w:spacing w:before="100" w:beforeAutospacing="1" w:after="100" w:afterAutospacing="1" w:line="240" w:lineRule="auto"/>
    </w:pPr>
    <w:rPr>
      <w:rFonts w:eastAsia="Times New Roman" w:cs="Calibri"/>
      <w:color w:val="000000"/>
      <w:lang w:eastAsia="en-ID"/>
    </w:rPr>
  </w:style>
  <w:style w:type="paragraph" w:customStyle="1" w:styleId="font6">
    <w:name w:val="font6"/>
    <w:basedOn w:val="Normal"/>
    <w:rsid w:val="00AC1303"/>
    <w:pPr>
      <w:spacing w:before="100" w:beforeAutospacing="1" w:after="100" w:afterAutospacing="1" w:line="240" w:lineRule="auto"/>
    </w:pPr>
    <w:rPr>
      <w:rFonts w:eastAsia="Times New Roman" w:cs="Calibri"/>
      <w:color w:val="000000"/>
      <w:lang w:eastAsia="en-ID"/>
    </w:rPr>
  </w:style>
  <w:style w:type="paragraph" w:customStyle="1" w:styleId="xl76">
    <w:name w:val="xl76"/>
    <w:basedOn w:val="Normal"/>
    <w:rsid w:val="00AC1303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7">
    <w:name w:val="xl77"/>
    <w:basedOn w:val="Normal"/>
    <w:rsid w:val="00AC1303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8">
    <w:name w:val="xl78"/>
    <w:basedOn w:val="Normal"/>
    <w:rsid w:val="00AC1303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79">
    <w:name w:val="xl79"/>
    <w:basedOn w:val="Normal"/>
    <w:rsid w:val="00AC1303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80">
    <w:name w:val="xl80"/>
    <w:basedOn w:val="Normal"/>
    <w:rsid w:val="00AC1303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81">
    <w:name w:val="xl81"/>
    <w:basedOn w:val="Normal"/>
    <w:rsid w:val="00AC1303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  <w:lang w:eastAsia="en-ID"/>
    </w:rPr>
  </w:style>
  <w:style w:type="paragraph" w:customStyle="1" w:styleId="xl82">
    <w:name w:val="xl82"/>
    <w:basedOn w:val="Normal"/>
    <w:rsid w:val="00AC1303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83">
    <w:name w:val="xl83"/>
    <w:basedOn w:val="Normal"/>
    <w:rsid w:val="00AC1303"/>
    <w:pPr>
      <w:pBdr>
        <w:lef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84">
    <w:name w:val="xl84"/>
    <w:basedOn w:val="Normal"/>
    <w:rsid w:val="00AC1303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paragraph" w:customStyle="1" w:styleId="xl85">
    <w:name w:val="xl85"/>
    <w:basedOn w:val="Normal"/>
    <w:rsid w:val="00AC13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en-ID"/>
    </w:rPr>
  </w:style>
  <w:style w:type="character" w:customStyle="1" w:styleId="rynqvb">
    <w:name w:val="rynqvb"/>
    <w:basedOn w:val="DefaultParagraphFont"/>
    <w:rsid w:val="00AC1303"/>
  </w:style>
  <w:style w:type="character" w:customStyle="1" w:styleId="hwtze">
    <w:name w:val="hwtze"/>
    <w:basedOn w:val="DefaultParagraphFont"/>
    <w:rsid w:val="00AC13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yperlink" Target="https://www.idx.co.id/id/perusahaan-tercatat/profil-perusahaan-tercatat/TLKM" TargetMode="Externa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9</Pages>
  <Words>5935</Words>
  <Characters>33830</Characters>
  <Application>Microsoft Office Word</Application>
  <DocSecurity>0</DocSecurity>
  <Lines>281</Lines>
  <Paragraphs>79</Paragraphs>
  <ScaleCrop>false</ScaleCrop>
  <Company/>
  <LinksUpToDate>false</LinksUpToDate>
  <CharactersWithSpaces>39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SYAH NURUL HIDAYAH AISYAH NURUL HIDAYAH</dc:creator>
  <cp:keywords/>
  <dc:description/>
  <cp:lastModifiedBy>AISYAH NURUL HIDAYAH AISYAH NURUL HIDAYAH</cp:lastModifiedBy>
  <cp:revision>1</cp:revision>
  <dcterms:created xsi:type="dcterms:W3CDTF">2023-08-16T07:28:00Z</dcterms:created>
  <dcterms:modified xsi:type="dcterms:W3CDTF">2023-08-16T07:30:00Z</dcterms:modified>
</cp:coreProperties>
</file>